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82ED4C2" w:rsidR="007A5A25" w:rsidRPr="0039721A" w:rsidRDefault="00B85B96" w:rsidP="007A5A25">
      <w:pPr>
        <w:spacing w:line="240" w:lineRule="auto"/>
        <w:jc w:val="right"/>
        <w:rPr>
          <w:rFonts w:ascii="Arial" w:hAnsi="Arial" w:cs="Arial"/>
        </w:rPr>
      </w:pPr>
      <w:r>
        <w:rPr>
          <w:rFonts w:ascii="Arial" w:hAnsi="Arial" w:cs="Arial"/>
        </w:rPr>
        <w:t>Dissertação</w:t>
      </w:r>
      <w:r w:rsidRPr="0039721A">
        <w:rPr>
          <w:rFonts w:ascii="Arial" w:hAnsi="Arial" w:cs="Arial"/>
        </w:rPr>
        <w:t xml:space="preserve"> </w:t>
      </w:r>
      <w:r w:rsidR="00AD3030" w:rsidRPr="0039721A">
        <w:rPr>
          <w:rFonts w:ascii="Arial" w:hAnsi="Arial" w:cs="Arial"/>
        </w:rPr>
        <w:t>efetuad</w:t>
      </w:r>
      <w:r>
        <w:rPr>
          <w:rFonts w:ascii="Arial" w:hAnsi="Arial" w:cs="Arial"/>
        </w:rPr>
        <w:t>a</w:t>
      </w:r>
      <w:r w:rsidR="007A5A25" w:rsidRPr="0039721A">
        <w:rPr>
          <w:rFonts w:ascii="Arial" w:hAnsi="Arial" w:cs="Arial"/>
        </w:rPr>
        <w:t xml:space="preserve"> sob a orientação d</w:t>
      </w:r>
      <w:r w:rsidR="00BA26C3">
        <w:rPr>
          <w:rFonts w:ascii="Arial" w:hAnsi="Arial" w:cs="Arial"/>
        </w:rPr>
        <w:t>e</w:t>
      </w:r>
    </w:p>
    <w:p w14:paraId="566A1C5E" w14:textId="60257369" w:rsidR="003C014D" w:rsidRPr="00313696" w:rsidRDefault="009B17B1" w:rsidP="003C014D">
      <w:pPr>
        <w:spacing w:line="240" w:lineRule="auto"/>
        <w:jc w:val="right"/>
        <w:rPr>
          <w:rFonts w:ascii="Arial" w:hAnsi="Arial" w:cs="Arial"/>
          <w:color w:val="6D6E71"/>
        </w:rPr>
      </w:pPr>
      <w:r>
        <w:rPr>
          <w:rFonts w:ascii="Arial" w:hAnsi="Arial" w:cs="Arial"/>
          <w:color w:val="6D6E71"/>
        </w:rPr>
        <w:t xml:space="preserve">Professor </w:t>
      </w:r>
      <w:r w:rsidR="003C014D" w:rsidRPr="00313696">
        <w:rPr>
          <w:rFonts w:ascii="Arial" w:hAnsi="Arial" w:cs="Arial"/>
          <w:color w:val="6D6E71"/>
        </w:rPr>
        <w:t>Doutor</w:t>
      </w:r>
      <w:r w:rsidR="003C014D">
        <w:rPr>
          <w:rFonts w:ascii="Arial" w:hAnsi="Arial" w:cs="Arial"/>
          <w:color w:val="6D6E71"/>
        </w:rPr>
        <w:t xml:space="preserve"> Pedro Miguel Moreira</w:t>
      </w:r>
    </w:p>
    <w:p w14:paraId="3FCF28CD" w14:textId="3FC76975" w:rsidR="003C014D" w:rsidRPr="00313696" w:rsidRDefault="009B17B1" w:rsidP="003C014D">
      <w:pPr>
        <w:spacing w:line="240" w:lineRule="auto"/>
        <w:jc w:val="right"/>
        <w:rPr>
          <w:rFonts w:ascii="Arial" w:hAnsi="Arial" w:cs="Arial"/>
          <w:color w:val="6D6E71"/>
        </w:rPr>
      </w:pPr>
      <w:r>
        <w:rPr>
          <w:rFonts w:ascii="Arial" w:hAnsi="Arial" w:cs="Arial"/>
          <w:color w:val="6D6E71"/>
        </w:rPr>
        <w:t xml:space="preserve">Mestre </w:t>
      </w:r>
      <w:r w:rsidR="003C014D">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50469D" w:rsidRDefault="00C47826" w:rsidP="00F05FA3">
      <w:r w:rsidRPr="0050469D">
        <w:t>As Tecnologias de Informação</w:t>
      </w:r>
      <w:r w:rsidR="0026161E" w:rsidRPr="0050469D">
        <w:t xml:space="preserve"> e Comunicação</w:t>
      </w:r>
      <w:r w:rsidRPr="0050469D">
        <w:t xml:space="preserve"> são, nos dias que correm, uma área com uma </w:t>
      </w:r>
      <w:r w:rsidR="00767563" w:rsidRPr="0050469D">
        <w:t xml:space="preserve">presença e </w:t>
      </w:r>
      <w:r w:rsidRPr="0050469D">
        <w:t>importância cada vez maior nos vários setores da indústria. Com as indústrias há procura de otimizar recursos, diminuir custos e aumentar produtividade, a convergência com produtos de TI</w:t>
      </w:r>
      <w:r w:rsidR="0026161E" w:rsidRPr="0050469D">
        <w:t>C</w:t>
      </w:r>
      <w:r w:rsidRPr="0050469D">
        <w:t xml:space="preserve"> tem sido cada vez mais natural. </w:t>
      </w:r>
    </w:p>
    <w:p w14:paraId="568258C8" w14:textId="6DA0482F" w:rsidR="00AE71A0" w:rsidRPr="0050469D" w:rsidRDefault="006421F0" w:rsidP="00F05FA3">
      <w:r>
        <w:t xml:space="preserve">Devido </w:t>
      </w:r>
      <w:r w:rsidR="004868E2">
        <w:t>á natureza</w:t>
      </w:r>
      <w:r>
        <w:t xml:space="preserve"> par</w:t>
      </w:r>
      <w:r w:rsidR="004868E2">
        <w:t>ticular</w:t>
      </w:r>
      <w:r>
        <w:t xml:space="preserve">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uma clara necessidade na atualidade da indústria relativa á interface entre o processo e o operador. Como tal, este projeto </w:t>
      </w:r>
      <w:r w:rsidR="00767563" w:rsidRPr="0050469D">
        <w:t xml:space="preserve">visa desenvolver uma Human-Machine Interface </w:t>
      </w:r>
      <w:r w:rsidR="0026161E" w:rsidRPr="0050469D">
        <w:t>especificamente adaptada</w:t>
      </w:r>
      <w:r w:rsidR="00AE71A0" w:rsidRPr="0050469D">
        <w:t xml:space="preserve"> para um equi</w:t>
      </w:r>
      <w:r>
        <w:t>pamento de Fabrico Aditivo</w:t>
      </w:r>
      <w:r w:rsidR="00AE71A0" w:rsidRPr="0050469D">
        <w:t>.</w:t>
      </w:r>
    </w:p>
    <w:p w14:paraId="15A71A80" w14:textId="77777777" w:rsidR="004868E2" w:rsidRDefault="004868E2" w:rsidP="00E77129">
      <w:r>
        <w:t xml:space="preserve">Após uma fase de investigação e pesquisa sobre trabalhos relacionados, foi proposta e testada uma solução através do desenvolvimento de um protótipo, que validou a arquitetura pensada sob o ponto de vista tecnológico. </w:t>
      </w:r>
    </w:p>
    <w:p w14:paraId="5D54EF4E" w14:textId="420E3BEB" w:rsidR="004868E2" w:rsidRDefault="004868E2" w:rsidP="00E77129">
      <w:r>
        <w:t xml:space="preserve">No que diz respeito á solução final, numa primeira fase foi feito um levantamento de requisitos em conjunto com </w:t>
      </w:r>
      <w:r w:rsidR="007266E5">
        <w:t>um grupo de</w:t>
      </w:r>
      <w:r w:rsidR="006C2CA6">
        <w:t xml:space="preserve"> utilizadores, </w:t>
      </w:r>
      <w:r>
        <w:t xml:space="preserve">que culminou </w:t>
      </w:r>
      <w:r w:rsidR="00247F80">
        <w:t xml:space="preserve">com </w:t>
      </w:r>
      <w:r>
        <w:t xml:space="preserve">uma maquete </w:t>
      </w:r>
      <w:r w:rsidR="005B012A">
        <w:t>fu</w:t>
      </w:r>
      <w:r w:rsidR="00247F80">
        <w:t>ncional</w:t>
      </w:r>
      <w:r w:rsidR="006C2CA6">
        <w:t xml:space="preserve"> e</w:t>
      </w:r>
      <w:r w:rsidR="00955D7A">
        <w:t xml:space="preserve"> que por sua vez </w:t>
      </w:r>
      <w:r w:rsidR="007266E5">
        <w:t xml:space="preserve">foi </w:t>
      </w:r>
      <w:r w:rsidR="00247F80">
        <w:t>validada pelos mesmos</w:t>
      </w:r>
      <w:r w:rsidR="00DB4CF6">
        <w:t xml:space="preserve"> recorrendo a metodologias de</w:t>
      </w:r>
      <w:r w:rsidR="005B012A">
        <w:t xml:space="preserve"> avaliação</w:t>
      </w:r>
      <w:r w:rsidR="007266E5">
        <w:t xml:space="preserve"> de usabilidade que originaram</w:t>
      </w:r>
      <w:r w:rsidR="005B012A">
        <w:t xml:space="preserve"> </w:t>
      </w:r>
      <w:r w:rsidR="007266E5">
        <w:t>resultados satisfatórios.</w:t>
      </w:r>
      <w:r w:rsidR="006C2CA6">
        <w:t xml:space="preserve"> Na</w:t>
      </w:r>
      <w:r w:rsidR="0097317C">
        <w:t xml:space="preserve"> fase seguinte foi desenvolvida a HMI e testada num equipamento real de Fabrico Aditivo, onde foi possível realizar a impressão de uma peça e explorar todas as capacidades e mais-valias que a camada de software desenvolvida acrescentou á solução de automação dentro do respetivo contexto. A solução desenvolvida foi </w:t>
      </w:r>
      <w:r w:rsidR="001F7E4D">
        <w:t>ambiciosa e trouxe inovação</w:t>
      </w:r>
      <w:r w:rsidR="0097317C">
        <w:t>, pois não foi encontrada nenhuma outra que ao mesmo tempo explorasse as potencialidades das tecnologias web e fosse</w:t>
      </w:r>
      <w:r w:rsidR="001F7E4D">
        <w:t xml:space="preserve"> também</w:t>
      </w:r>
      <w:r w:rsidR="0097317C">
        <w:t xml:space="preserve"> customizada ao processo de Fabrico Aditivo</w:t>
      </w:r>
      <w:r w:rsidR="001F7E4D">
        <w:t>, e como tal, poderá servir de inspiração para trabalhos futuros relacionados. Alguns dos objetivos definidos para o projeto ficaram por atin</w:t>
      </w:r>
      <w:r w:rsidR="006E4440">
        <w:t>gir, sendo assim arrastados para trabalho futuro juntamente com a exploração de algumas tecnologias emergentes.</w:t>
      </w:r>
    </w:p>
    <w:p w14:paraId="3E6A2632" w14:textId="77777777" w:rsidR="004868E2" w:rsidRDefault="004868E2" w:rsidP="00E77129"/>
    <w:p w14:paraId="0905A12F" w14:textId="77777777" w:rsidR="002626CB" w:rsidRPr="007C0053" w:rsidRDefault="002626CB" w:rsidP="002626CB">
      <w:pPr>
        <w:rPr>
          <w:rFonts w:ascii="Arial" w:hAnsi="Arial" w:cs="Arial"/>
          <w:sz w:val="20"/>
        </w:rPr>
      </w:pPr>
    </w:p>
    <w:p w14:paraId="0905A130" w14:textId="2691A157" w:rsidR="002626CB" w:rsidRPr="0047209D" w:rsidRDefault="006E4440" w:rsidP="002626CB">
      <w:pPr>
        <w:rPr>
          <w:lang w:val="en-US"/>
        </w:rPr>
      </w:pPr>
      <w:r>
        <w:rPr>
          <w:lang w:val="en-US"/>
        </w:rPr>
        <w:t>Abril</w:t>
      </w:r>
      <w:r w:rsidR="002626CB" w:rsidRPr="0047209D">
        <w:rPr>
          <w:lang w:val="en-US"/>
        </w:rPr>
        <w:t xml:space="preserve"> de 201</w:t>
      </w:r>
      <w:r w:rsidR="0066289A">
        <w:rPr>
          <w:lang w:val="en-US"/>
        </w:rPr>
        <w:t>8</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commentRangeStart w:id="0" w:displacedByCustomXml="prev"/>
        <w:p w14:paraId="222A7EEE" w14:textId="4D2C1543" w:rsidR="003B1627" w:rsidRPr="003A6DF6" w:rsidRDefault="003B1627">
          <w:pPr>
            <w:pStyle w:val="Cabealhodondice"/>
            <w:rPr>
              <w:lang w:val="en-US"/>
            </w:rPr>
          </w:pPr>
          <w:r w:rsidRPr="003A6DF6">
            <w:rPr>
              <w:lang w:val="en-US"/>
            </w:rPr>
            <w:t>Conteúdo</w:t>
          </w:r>
          <w:commentRangeEnd w:id="0"/>
          <w:r w:rsidR="00C97318">
            <w:rPr>
              <w:rStyle w:val="Refdecomentrio"/>
              <w:smallCaps w:val="0"/>
              <w:spacing w:val="0"/>
              <w:lang w:bidi="ar-SA"/>
            </w:rPr>
            <w:commentReference w:id="0"/>
          </w:r>
        </w:p>
        <w:p w14:paraId="227EC63D" w14:textId="62DDA176" w:rsidR="0050469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1124529" w:history="1">
            <w:r w:rsidR="0050469D" w:rsidRPr="00BF20AF">
              <w:rPr>
                <w:rStyle w:val="Hiperligao"/>
                <w:noProof/>
              </w:rPr>
              <w:t>1. Introdução</w:t>
            </w:r>
            <w:r w:rsidR="0050469D">
              <w:rPr>
                <w:noProof/>
                <w:webHidden/>
              </w:rPr>
              <w:tab/>
            </w:r>
            <w:r w:rsidR="0050469D">
              <w:rPr>
                <w:noProof/>
                <w:webHidden/>
              </w:rPr>
              <w:fldChar w:fldCharType="begin"/>
            </w:r>
            <w:r w:rsidR="0050469D">
              <w:rPr>
                <w:noProof/>
                <w:webHidden/>
              </w:rPr>
              <w:instrText xml:space="preserve"> PAGEREF _Toc511124529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7487E674" w14:textId="0FD71172" w:rsidR="0050469D" w:rsidRDefault="005B3FA5">
          <w:pPr>
            <w:pStyle w:val="ndice2"/>
            <w:rPr>
              <w:rFonts w:eastAsiaTheme="minorEastAsia" w:cstheme="minorBidi"/>
              <w:noProof/>
              <w:sz w:val="22"/>
              <w:szCs w:val="22"/>
              <w:lang w:eastAsia="pt-PT"/>
            </w:rPr>
          </w:pPr>
          <w:hyperlink w:anchor="_Toc511124530" w:history="1">
            <w:r w:rsidR="0050469D" w:rsidRPr="00BF20AF">
              <w:rPr>
                <w:rStyle w:val="Hiperligao"/>
                <w:noProof/>
              </w:rPr>
              <w:t>1.1 Contexto e Motivação</w:t>
            </w:r>
            <w:r w:rsidR="0050469D">
              <w:rPr>
                <w:noProof/>
                <w:webHidden/>
              </w:rPr>
              <w:tab/>
            </w:r>
            <w:r w:rsidR="0050469D">
              <w:rPr>
                <w:noProof/>
                <w:webHidden/>
              </w:rPr>
              <w:fldChar w:fldCharType="begin"/>
            </w:r>
            <w:r w:rsidR="0050469D">
              <w:rPr>
                <w:noProof/>
                <w:webHidden/>
              </w:rPr>
              <w:instrText xml:space="preserve"> PAGEREF _Toc511124530 \h </w:instrText>
            </w:r>
            <w:r w:rsidR="0050469D">
              <w:rPr>
                <w:noProof/>
                <w:webHidden/>
              </w:rPr>
            </w:r>
            <w:r w:rsidR="0050469D">
              <w:rPr>
                <w:noProof/>
                <w:webHidden/>
              </w:rPr>
              <w:fldChar w:fldCharType="separate"/>
            </w:r>
            <w:r w:rsidR="0050469D">
              <w:rPr>
                <w:noProof/>
                <w:webHidden/>
              </w:rPr>
              <w:t>1</w:t>
            </w:r>
            <w:r w:rsidR="0050469D">
              <w:rPr>
                <w:noProof/>
                <w:webHidden/>
              </w:rPr>
              <w:fldChar w:fldCharType="end"/>
            </w:r>
          </w:hyperlink>
        </w:p>
        <w:p w14:paraId="1CA0D73F" w14:textId="51B22013" w:rsidR="0050469D" w:rsidRDefault="005B3FA5">
          <w:pPr>
            <w:pStyle w:val="ndice2"/>
            <w:rPr>
              <w:rFonts w:eastAsiaTheme="minorEastAsia" w:cstheme="minorBidi"/>
              <w:noProof/>
              <w:sz w:val="22"/>
              <w:szCs w:val="22"/>
              <w:lang w:eastAsia="pt-PT"/>
            </w:rPr>
          </w:pPr>
          <w:hyperlink w:anchor="_Toc511124531" w:history="1">
            <w:r w:rsidR="0050469D" w:rsidRPr="00BF20AF">
              <w:rPr>
                <w:rStyle w:val="Hiperligao"/>
                <w:noProof/>
              </w:rPr>
              <w:t>1.2 Problema</w:t>
            </w:r>
            <w:r w:rsidR="0050469D">
              <w:rPr>
                <w:noProof/>
                <w:webHidden/>
              </w:rPr>
              <w:tab/>
            </w:r>
            <w:r w:rsidR="0050469D">
              <w:rPr>
                <w:noProof/>
                <w:webHidden/>
              </w:rPr>
              <w:fldChar w:fldCharType="begin"/>
            </w:r>
            <w:r w:rsidR="0050469D">
              <w:rPr>
                <w:noProof/>
                <w:webHidden/>
              </w:rPr>
              <w:instrText xml:space="preserve"> PAGEREF _Toc51112453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616E3CF7" w14:textId="50ACF590" w:rsidR="0050469D" w:rsidRDefault="005B3FA5">
          <w:pPr>
            <w:pStyle w:val="ndice2"/>
            <w:rPr>
              <w:rFonts w:eastAsiaTheme="minorEastAsia" w:cstheme="minorBidi"/>
              <w:noProof/>
              <w:sz w:val="22"/>
              <w:szCs w:val="22"/>
              <w:lang w:eastAsia="pt-PT"/>
            </w:rPr>
          </w:pPr>
          <w:hyperlink w:anchor="_Toc511124532" w:history="1">
            <w:r w:rsidR="0050469D" w:rsidRPr="00BF20AF">
              <w:rPr>
                <w:rStyle w:val="Hiperligao"/>
                <w:noProof/>
              </w:rPr>
              <w:t>1.3 Objetivos</w:t>
            </w:r>
            <w:r w:rsidR="0050469D">
              <w:rPr>
                <w:noProof/>
                <w:webHidden/>
              </w:rPr>
              <w:tab/>
            </w:r>
            <w:r w:rsidR="0050469D">
              <w:rPr>
                <w:noProof/>
                <w:webHidden/>
              </w:rPr>
              <w:fldChar w:fldCharType="begin"/>
            </w:r>
            <w:r w:rsidR="0050469D">
              <w:rPr>
                <w:noProof/>
                <w:webHidden/>
              </w:rPr>
              <w:instrText xml:space="preserve"> PAGEREF _Toc511124532 \h </w:instrText>
            </w:r>
            <w:r w:rsidR="0050469D">
              <w:rPr>
                <w:noProof/>
                <w:webHidden/>
              </w:rPr>
            </w:r>
            <w:r w:rsidR="0050469D">
              <w:rPr>
                <w:noProof/>
                <w:webHidden/>
              </w:rPr>
              <w:fldChar w:fldCharType="separate"/>
            </w:r>
            <w:r w:rsidR="0050469D">
              <w:rPr>
                <w:noProof/>
                <w:webHidden/>
              </w:rPr>
              <w:t>4</w:t>
            </w:r>
            <w:r w:rsidR="0050469D">
              <w:rPr>
                <w:noProof/>
                <w:webHidden/>
              </w:rPr>
              <w:fldChar w:fldCharType="end"/>
            </w:r>
          </w:hyperlink>
        </w:p>
        <w:p w14:paraId="5D25A898" w14:textId="45589DA3" w:rsidR="0050469D" w:rsidRDefault="005B3FA5">
          <w:pPr>
            <w:pStyle w:val="ndice2"/>
            <w:rPr>
              <w:rFonts w:eastAsiaTheme="minorEastAsia" w:cstheme="minorBidi"/>
              <w:noProof/>
              <w:sz w:val="22"/>
              <w:szCs w:val="22"/>
              <w:lang w:eastAsia="pt-PT"/>
            </w:rPr>
          </w:pPr>
          <w:hyperlink w:anchor="_Toc511124533" w:history="1">
            <w:r w:rsidR="0050469D" w:rsidRPr="00BF20AF">
              <w:rPr>
                <w:rStyle w:val="Hiperligao"/>
                <w:noProof/>
              </w:rPr>
              <w:t>1.4 Estrutura do Documento</w:t>
            </w:r>
            <w:r w:rsidR="0050469D">
              <w:rPr>
                <w:noProof/>
                <w:webHidden/>
              </w:rPr>
              <w:tab/>
            </w:r>
            <w:r w:rsidR="0050469D">
              <w:rPr>
                <w:noProof/>
                <w:webHidden/>
              </w:rPr>
              <w:fldChar w:fldCharType="begin"/>
            </w:r>
            <w:r w:rsidR="0050469D">
              <w:rPr>
                <w:noProof/>
                <w:webHidden/>
              </w:rPr>
              <w:instrText xml:space="preserve"> PAGEREF _Toc511124533 \h </w:instrText>
            </w:r>
            <w:r w:rsidR="0050469D">
              <w:rPr>
                <w:noProof/>
                <w:webHidden/>
              </w:rPr>
            </w:r>
            <w:r w:rsidR="0050469D">
              <w:rPr>
                <w:noProof/>
                <w:webHidden/>
              </w:rPr>
              <w:fldChar w:fldCharType="separate"/>
            </w:r>
            <w:r w:rsidR="0050469D">
              <w:rPr>
                <w:noProof/>
                <w:webHidden/>
              </w:rPr>
              <w:t>5</w:t>
            </w:r>
            <w:r w:rsidR="0050469D">
              <w:rPr>
                <w:noProof/>
                <w:webHidden/>
              </w:rPr>
              <w:fldChar w:fldCharType="end"/>
            </w:r>
          </w:hyperlink>
        </w:p>
        <w:p w14:paraId="08C1B965" w14:textId="0F2C4D12" w:rsidR="0050469D" w:rsidRDefault="005B3FA5">
          <w:pPr>
            <w:pStyle w:val="ndice1"/>
            <w:rPr>
              <w:rFonts w:eastAsiaTheme="minorEastAsia" w:cstheme="minorBidi"/>
              <w:noProof/>
              <w:sz w:val="22"/>
              <w:szCs w:val="22"/>
              <w:lang w:eastAsia="pt-PT"/>
            </w:rPr>
          </w:pPr>
          <w:hyperlink w:anchor="_Toc511124534" w:history="1">
            <w:r w:rsidR="0050469D" w:rsidRPr="00BF20AF">
              <w:rPr>
                <w:rStyle w:val="Hiperligao"/>
                <w:noProof/>
              </w:rPr>
              <w:t>2. Estado da Arte</w:t>
            </w:r>
            <w:r w:rsidR="0050469D">
              <w:rPr>
                <w:noProof/>
                <w:webHidden/>
              </w:rPr>
              <w:tab/>
            </w:r>
            <w:r w:rsidR="0050469D">
              <w:rPr>
                <w:noProof/>
                <w:webHidden/>
              </w:rPr>
              <w:fldChar w:fldCharType="begin"/>
            </w:r>
            <w:r w:rsidR="0050469D">
              <w:rPr>
                <w:noProof/>
                <w:webHidden/>
              </w:rPr>
              <w:instrText xml:space="preserve"> PAGEREF _Toc511124534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AF219EE" w14:textId="2BBB6189" w:rsidR="0050469D" w:rsidRDefault="005B3FA5">
          <w:pPr>
            <w:pStyle w:val="ndice2"/>
            <w:rPr>
              <w:rFonts w:eastAsiaTheme="minorEastAsia" w:cstheme="minorBidi"/>
              <w:noProof/>
              <w:sz w:val="22"/>
              <w:szCs w:val="22"/>
              <w:lang w:eastAsia="pt-PT"/>
            </w:rPr>
          </w:pPr>
          <w:hyperlink w:anchor="_Toc511124535" w:history="1">
            <w:r w:rsidR="0050469D" w:rsidRPr="00BF20AF">
              <w:rPr>
                <w:rStyle w:val="Hiperligao"/>
                <w:noProof/>
              </w:rPr>
              <w:t>2.1 Introdução</w:t>
            </w:r>
            <w:r w:rsidR="0050469D">
              <w:rPr>
                <w:noProof/>
                <w:webHidden/>
              </w:rPr>
              <w:tab/>
            </w:r>
            <w:r w:rsidR="0050469D">
              <w:rPr>
                <w:noProof/>
                <w:webHidden/>
              </w:rPr>
              <w:fldChar w:fldCharType="begin"/>
            </w:r>
            <w:r w:rsidR="0050469D">
              <w:rPr>
                <w:noProof/>
                <w:webHidden/>
              </w:rPr>
              <w:instrText xml:space="preserve"> PAGEREF _Toc511124535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04D988D2" w14:textId="1806D8A2" w:rsidR="0050469D" w:rsidRDefault="005B3FA5">
          <w:pPr>
            <w:pStyle w:val="ndice2"/>
            <w:rPr>
              <w:rFonts w:eastAsiaTheme="minorEastAsia" w:cstheme="minorBidi"/>
              <w:noProof/>
              <w:sz w:val="22"/>
              <w:szCs w:val="22"/>
              <w:lang w:eastAsia="pt-PT"/>
            </w:rPr>
          </w:pPr>
          <w:hyperlink w:anchor="_Toc511124536" w:history="1">
            <w:r w:rsidR="0050469D" w:rsidRPr="00BF20AF">
              <w:rPr>
                <w:rStyle w:val="Hiperligao"/>
                <w:noProof/>
              </w:rPr>
              <w:t>2.2 Automação</w:t>
            </w:r>
            <w:r w:rsidR="0050469D">
              <w:rPr>
                <w:noProof/>
                <w:webHidden/>
              </w:rPr>
              <w:tab/>
            </w:r>
            <w:r w:rsidR="0050469D">
              <w:rPr>
                <w:noProof/>
                <w:webHidden/>
              </w:rPr>
              <w:fldChar w:fldCharType="begin"/>
            </w:r>
            <w:r w:rsidR="0050469D">
              <w:rPr>
                <w:noProof/>
                <w:webHidden/>
              </w:rPr>
              <w:instrText xml:space="preserve"> PAGEREF _Toc511124536 \h </w:instrText>
            </w:r>
            <w:r w:rsidR="0050469D">
              <w:rPr>
                <w:noProof/>
                <w:webHidden/>
              </w:rPr>
            </w:r>
            <w:r w:rsidR="0050469D">
              <w:rPr>
                <w:noProof/>
                <w:webHidden/>
              </w:rPr>
              <w:fldChar w:fldCharType="separate"/>
            </w:r>
            <w:r w:rsidR="0050469D">
              <w:rPr>
                <w:noProof/>
                <w:webHidden/>
              </w:rPr>
              <w:t>6</w:t>
            </w:r>
            <w:r w:rsidR="0050469D">
              <w:rPr>
                <w:noProof/>
                <w:webHidden/>
              </w:rPr>
              <w:fldChar w:fldCharType="end"/>
            </w:r>
          </w:hyperlink>
        </w:p>
        <w:p w14:paraId="28628D19" w14:textId="5C4EDBF4" w:rsidR="0050469D" w:rsidRDefault="005B3FA5">
          <w:pPr>
            <w:pStyle w:val="ndice3"/>
            <w:rPr>
              <w:rFonts w:eastAsiaTheme="minorEastAsia" w:cstheme="minorBidi"/>
              <w:noProof/>
              <w:sz w:val="22"/>
              <w:szCs w:val="22"/>
              <w:lang w:eastAsia="pt-PT"/>
            </w:rPr>
          </w:pPr>
          <w:hyperlink w:anchor="_Toc511124537" w:history="1">
            <w:r w:rsidR="0050469D" w:rsidRPr="00BF20AF">
              <w:rPr>
                <w:rStyle w:val="Hiperligao"/>
                <w:noProof/>
              </w:rPr>
              <w:t>2.2.1 História</w:t>
            </w:r>
            <w:r w:rsidR="0050469D">
              <w:rPr>
                <w:noProof/>
                <w:webHidden/>
              </w:rPr>
              <w:tab/>
            </w:r>
            <w:r w:rsidR="0050469D">
              <w:rPr>
                <w:noProof/>
                <w:webHidden/>
              </w:rPr>
              <w:fldChar w:fldCharType="begin"/>
            </w:r>
            <w:r w:rsidR="0050469D">
              <w:rPr>
                <w:noProof/>
                <w:webHidden/>
              </w:rPr>
              <w:instrText xml:space="preserve"> PAGEREF _Toc511124537 \h </w:instrText>
            </w:r>
            <w:r w:rsidR="0050469D">
              <w:rPr>
                <w:noProof/>
                <w:webHidden/>
              </w:rPr>
            </w:r>
            <w:r w:rsidR="0050469D">
              <w:rPr>
                <w:noProof/>
                <w:webHidden/>
              </w:rPr>
              <w:fldChar w:fldCharType="separate"/>
            </w:r>
            <w:r w:rsidR="0050469D">
              <w:rPr>
                <w:noProof/>
                <w:webHidden/>
              </w:rPr>
              <w:t>7</w:t>
            </w:r>
            <w:r w:rsidR="0050469D">
              <w:rPr>
                <w:noProof/>
                <w:webHidden/>
              </w:rPr>
              <w:fldChar w:fldCharType="end"/>
            </w:r>
          </w:hyperlink>
        </w:p>
        <w:p w14:paraId="67CBC362" w14:textId="65344C3F" w:rsidR="0050469D" w:rsidRDefault="005B3FA5">
          <w:pPr>
            <w:pStyle w:val="ndice3"/>
            <w:rPr>
              <w:rFonts w:eastAsiaTheme="minorEastAsia" w:cstheme="minorBidi"/>
              <w:noProof/>
              <w:sz w:val="22"/>
              <w:szCs w:val="22"/>
              <w:lang w:eastAsia="pt-PT"/>
            </w:rPr>
          </w:pPr>
          <w:hyperlink w:anchor="_Toc511124538" w:history="1">
            <w:r w:rsidR="0050469D" w:rsidRPr="00BF20AF">
              <w:rPr>
                <w:rStyle w:val="Hiperligao"/>
                <w:noProof/>
              </w:rPr>
              <w:t>2.2.2 Objetivos</w:t>
            </w:r>
            <w:r w:rsidR="0050469D">
              <w:rPr>
                <w:noProof/>
                <w:webHidden/>
              </w:rPr>
              <w:tab/>
            </w:r>
            <w:r w:rsidR="0050469D">
              <w:rPr>
                <w:noProof/>
                <w:webHidden/>
              </w:rPr>
              <w:fldChar w:fldCharType="begin"/>
            </w:r>
            <w:r w:rsidR="0050469D">
              <w:rPr>
                <w:noProof/>
                <w:webHidden/>
              </w:rPr>
              <w:instrText xml:space="preserve"> PAGEREF _Toc511124538 \h </w:instrText>
            </w:r>
            <w:r w:rsidR="0050469D">
              <w:rPr>
                <w:noProof/>
                <w:webHidden/>
              </w:rPr>
            </w:r>
            <w:r w:rsidR="0050469D">
              <w:rPr>
                <w:noProof/>
                <w:webHidden/>
              </w:rPr>
              <w:fldChar w:fldCharType="separate"/>
            </w:r>
            <w:r w:rsidR="0050469D">
              <w:rPr>
                <w:noProof/>
                <w:webHidden/>
              </w:rPr>
              <w:t>8</w:t>
            </w:r>
            <w:r w:rsidR="0050469D">
              <w:rPr>
                <w:noProof/>
                <w:webHidden/>
              </w:rPr>
              <w:fldChar w:fldCharType="end"/>
            </w:r>
          </w:hyperlink>
        </w:p>
        <w:p w14:paraId="0F137580" w14:textId="574ED54A" w:rsidR="0050469D" w:rsidRDefault="005B3FA5">
          <w:pPr>
            <w:pStyle w:val="ndice3"/>
            <w:rPr>
              <w:rFonts w:eastAsiaTheme="minorEastAsia" w:cstheme="minorBidi"/>
              <w:noProof/>
              <w:sz w:val="22"/>
              <w:szCs w:val="22"/>
              <w:lang w:eastAsia="pt-PT"/>
            </w:rPr>
          </w:pPr>
          <w:hyperlink w:anchor="_Toc511124539" w:history="1">
            <w:r w:rsidR="0050469D" w:rsidRPr="00BF20AF">
              <w:rPr>
                <w:rStyle w:val="Hiperligao"/>
                <w:noProof/>
              </w:rPr>
              <w:t>2.2.3 Componentes</w:t>
            </w:r>
            <w:r w:rsidR="0050469D">
              <w:rPr>
                <w:noProof/>
                <w:webHidden/>
              </w:rPr>
              <w:tab/>
            </w:r>
            <w:r w:rsidR="0050469D">
              <w:rPr>
                <w:noProof/>
                <w:webHidden/>
              </w:rPr>
              <w:fldChar w:fldCharType="begin"/>
            </w:r>
            <w:r w:rsidR="0050469D">
              <w:rPr>
                <w:noProof/>
                <w:webHidden/>
              </w:rPr>
              <w:instrText xml:space="preserve"> PAGEREF _Toc511124539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788F5C61" w14:textId="4148C040" w:rsidR="0050469D" w:rsidRDefault="005B3FA5">
          <w:pPr>
            <w:pStyle w:val="ndice3"/>
            <w:rPr>
              <w:rFonts w:eastAsiaTheme="minorEastAsia" w:cstheme="minorBidi"/>
              <w:noProof/>
              <w:sz w:val="22"/>
              <w:szCs w:val="22"/>
              <w:lang w:eastAsia="pt-PT"/>
            </w:rPr>
          </w:pPr>
          <w:hyperlink w:anchor="_Toc511124540" w:history="1">
            <w:r w:rsidR="0050469D" w:rsidRPr="00BF20AF">
              <w:rPr>
                <w:rStyle w:val="Hiperligao"/>
                <w:noProof/>
              </w:rPr>
              <w:t>2.2.4 Software para Automação</w:t>
            </w:r>
            <w:r w:rsidR="0050469D">
              <w:rPr>
                <w:noProof/>
                <w:webHidden/>
              </w:rPr>
              <w:tab/>
            </w:r>
            <w:r w:rsidR="0050469D">
              <w:rPr>
                <w:noProof/>
                <w:webHidden/>
              </w:rPr>
              <w:fldChar w:fldCharType="begin"/>
            </w:r>
            <w:r w:rsidR="0050469D">
              <w:rPr>
                <w:noProof/>
                <w:webHidden/>
              </w:rPr>
              <w:instrText xml:space="preserve"> PAGEREF _Toc511124540 \h </w:instrText>
            </w:r>
            <w:r w:rsidR="0050469D">
              <w:rPr>
                <w:noProof/>
                <w:webHidden/>
              </w:rPr>
            </w:r>
            <w:r w:rsidR="0050469D">
              <w:rPr>
                <w:noProof/>
                <w:webHidden/>
              </w:rPr>
              <w:fldChar w:fldCharType="separate"/>
            </w:r>
            <w:r w:rsidR="0050469D">
              <w:rPr>
                <w:noProof/>
                <w:webHidden/>
              </w:rPr>
              <w:t>12</w:t>
            </w:r>
            <w:r w:rsidR="0050469D">
              <w:rPr>
                <w:noProof/>
                <w:webHidden/>
              </w:rPr>
              <w:fldChar w:fldCharType="end"/>
            </w:r>
          </w:hyperlink>
        </w:p>
        <w:p w14:paraId="2ED7EDE0" w14:textId="79544EBF" w:rsidR="0050469D" w:rsidRDefault="005B3FA5">
          <w:pPr>
            <w:pStyle w:val="ndice2"/>
            <w:rPr>
              <w:rFonts w:eastAsiaTheme="minorEastAsia" w:cstheme="minorBidi"/>
              <w:noProof/>
              <w:sz w:val="22"/>
              <w:szCs w:val="22"/>
              <w:lang w:eastAsia="pt-PT"/>
            </w:rPr>
          </w:pPr>
          <w:hyperlink w:anchor="_Toc511124541" w:history="1">
            <w:r w:rsidR="0050469D" w:rsidRPr="00BF20AF">
              <w:rPr>
                <w:rStyle w:val="Hiperligao"/>
                <w:noProof/>
              </w:rPr>
              <w:t>2.3 Indústria 4.0</w:t>
            </w:r>
            <w:r w:rsidR="0050469D">
              <w:rPr>
                <w:noProof/>
                <w:webHidden/>
              </w:rPr>
              <w:tab/>
            </w:r>
            <w:r w:rsidR="0050469D">
              <w:rPr>
                <w:noProof/>
                <w:webHidden/>
              </w:rPr>
              <w:fldChar w:fldCharType="begin"/>
            </w:r>
            <w:r w:rsidR="0050469D">
              <w:rPr>
                <w:noProof/>
                <w:webHidden/>
              </w:rPr>
              <w:instrText xml:space="preserve"> PAGEREF _Toc511124541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2CCD6EF0" w14:textId="76A29823" w:rsidR="0050469D" w:rsidRDefault="005B3FA5">
          <w:pPr>
            <w:pStyle w:val="ndice2"/>
            <w:rPr>
              <w:rFonts w:eastAsiaTheme="minorEastAsia" w:cstheme="minorBidi"/>
              <w:noProof/>
              <w:sz w:val="22"/>
              <w:szCs w:val="22"/>
              <w:lang w:eastAsia="pt-PT"/>
            </w:rPr>
          </w:pPr>
          <w:hyperlink w:anchor="_Toc511124542" w:history="1">
            <w:r w:rsidR="0050469D" w:rsidRPr="00BF20AF">
              <w:rPr>
                <w:rStyle w:val="Hiperligao"/>
                <w:noProof/>
              </w:rPr>
              <w:t>2.4 Tecnologias de Suporte</w:t>
            </w:r>
            <w:r w:rsidR="0050469D">
              <w:rPr>
                <w:noProof/>
                <w:webHidden/>
              </w:rPr>
              <w:tab/>
            </w:r>
            <w:r w:rsidR="0050469D">
              <w:rPr>
                <w:noProof/>
                <w:webHidden/>
              </w:rPr>
              <w:fldChar w:fldCharType="begin"/>
            </w:r>
            <w:r w:rsidR="0050469D">
              <w:rPr>
                <w:noProof/>
                <w:webHidden/>
              </w:rPr>
              <w:instrText xml:space="preserve"> PAGEREF _Toc511124542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6025A861" w14:textId="6B2B4DCB" w:rsidR="0050469D" w:rsidRDefault="005B3FA5">
          <w:pPr>
            <w:pStyle w:val="ndice3"/>
            <w:rPr>
              <w:rFonts w:eastAsiaTheme="minorEastAsia" w:cstheme="minorBidi"/>
              <w:noProof/>
              <w:sz w:val="22"/>
              <w:szCs w:val="22"/>
              <w:lang w:eastAsia="pt-PT"/>
            </w:rPr>
          </w:pPr>
          <w:hyperlink w:anchor="_Toc511124543" w:history="1">
            <w:r w:rsidR="0050469D" w:rsidRPr="00BF20AF">
              <w:rPr>
                <w:rStyle w:val="Hiperligao"/>
                <w:noProof/>
              </w:rPr>
              <w:t>2.4.1 Redes e Internet</w:t>
            </w:r>
            <w:r w:rsidR="0050469D">
              <w:rPr>
                <w:noProof/>
                <w:webHidden/>
              </w:rPr>
              <w:tab/>
            </w:r>
            <w:r w:rsidR="0050469D">
              <w:rPr>
                <w:noProof/>
                <w:webHidden/>
              </w:rPr>
              <w:fldChar w:fldCharType="begin"/>
            </w:r>
            <w:r w:rsidR="0050469D">
              <w:rPr>
                <w:noProof/>
                <w:webHidden/>
              </w:rPr>
              <w:instrText xml:space="preserve"> PAGEREF _Toc511124543 \h </w:instrText>
            </w:r>
            <w:r w:rsidR="0050469D">
              <w:rPr>
                <w:noProof/>
                <w:webHidden/>
              </w:rPr>
            </w:r>
            <w:r w:rsidR="0050469D">
              <w:rPr>
                <w:noProof/>
                <w:webHidden/>
              </w:rPr>
              <w:fldChar w:fldCharType="separate"/>
            </w:r>
            <w:r w:rsidR="0050469D">
              <w:rPr>
                <w:noProof/>
                <w:webHidden/>
              </w:rPr>
              <w:t>18</w:t>
            </w:r>
            <w:r w:rsidR="0050469D">
              <w:rPr>
                <w:noProof/>
                <w:webHidden/>
              </w:rPr>
              <w:fldChar w:fldCharType="end"/>
            </w:r>
          </w:hyperlink>
        </w:p>
        <w:p w14:paraId="1FB97E1D" w14:textId="13441F89" w:rsidR="0050469D" w:rsidRDefault="005B3FA5">
          <w:pPr>
            <w:pStyle w:val="ndice3"/>
            <w:rPr>
              <w:rFonts w:eastAsiaTheme="minorEastAsia" w:cstheme="minorBidi"/>
              <w:noProof/>
              <w:sz w:val="22"/>
              <w:szCs w:val="22"/>
              <w:lang w:eastAsia="pt-PT"/>
            </w:rPr>
          </w:pPr>
          <w:hyperlink w:anchor="_Toc511124544" w:history="1">
            <w:r w:rsidR="0050469D" w:rsidRPr="00BF20AF">
              <w:rPr>
                <w:rStyle w:val="Hiperligao"/>
                <w:noProof/>
              </w:rPr>
              <w:t>2.4.2 Tecnologias Web</w:t>
            </w:r>
            <w:r w:rsidR="0050469D">
              <w:rPr>
                <w:noProof/>
                <w:webHidden/>
              </w:rPr>
              <w:tab/>
            </w:r>
            <w:r w:rsidR="0050469D">
              <w:rPr>
                <w:noProof/>
                <w:webHidden/>
              </w:rPr>
              <w:fldChar w:fldCharType="begin"/>
            </w:r>
            <w:r w:rsidR="0050469D">
              <w:rPr>
                <w:noProof/>
                <w:webHidden/>
              </w:rPr>
              <w:instrText xml:space="preserve"> PAGEREF _Toc511124544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2A27CF17" w14:textId="1BAA1C1C" w:rsidR="0050469D" w:rsidRDefault="005B3FA5">
          <w:pPr>
            <w:pStyle w:val="ndice3"/>
            <w:rPr>
              <w:rFonts w:eastAsiaTheme="minorEastAsia" w:cstheme="minorBidi"/>
              <w:noProof/>
              <w:sz w:val="22"/>
              <w:szCs w:val="22"/>
              <w:lang w:eastAsia="pt-PT"/>
            </w:rPr>
          </w:pPr>
          <w:hyperlink w:anchor="_Toc511124545" w:history="1">
            <w:r w:rsidR="0050469D" w:rsidRPr="00BF20AF">
              <w:rPr>
                <w:rStyle w:val="Hiperligao"/>
                <w:noProof/>
              </w:rPr>
              <w:t>2.4.3 Cloud Computing</w:t>
            </w:r>
            <w:r w:rsidR="0050469D">
              <w:rPr>
                <w:noProof/>
                <w:webHidden/>
              </w:rPr>
              <w:tab/>
            </w:r>
            <w:r w:rsidR="0050469D">
              <w:rPr>
                <w:noProof/>
                <w:webHidden/>
              </w:rPr>
              <w:fldChar w:fldCharType="begin"/>
            </w:r>
            <w:r w:rsidR="0050469D">
              <w:rPr>
                <w:noProof/>
                <w:webHidden/>
              </w:rPr>
              <w:instrText xml:space="preserve"> PAGEREF _Toc511124545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544073CE" w14:textId="7F2DFBDA" w:rsidR="0050469D" w:rsidRDefault="005B3FA5">
          <w:pPr>
            <w:pStyle w:val="ndice3"/>
            <w:rPr>
              <w:rFonts w:eastAsiaTheme="minorEastAsia" w:cstheme="minorBidi"/>
              <w:noProof/>
              <w:sz w:val="22"/>
              <w:szCs w:val="22"/>
              <w:lang w:eastAsia="pt-PT"/>
            </w:rPr>
          </w:pPr>
          <w:hyperlink w:anchor="_Toc511124546" w:history="1">
            <w:r w:rsidR="0050469D" w:rsidRPr="00BF20AF">
              <w:rPr>
                <w:rStyle w:val="Hiperligao"/>
                <w:noProof/>
              </w:rPr>
              <w:t>2.4.4 Human-Machine Interfaces</w:t>
            </w:r>
            <w:r w:rsidR="0050469D">
              <w:rPr>
                <w:noProof/>
                <w:webHidden/>
              </w:rPr>
              <w:tab/>
            </w:r>
            <w:r w:rsidR="0050469D">
              <w:rPr>
                <w:noProof/>
                <w:webHidden/>
              </w:rPr>
              <w:fldChar w:fldCharType="begin"/>
            </w:r>
            <w:r w:rsidR="0050469D">
              <w:rPr>
                <w:noProof/>
                <w:webHidden/>
              </w:rPr>
              <w:instrText xml:space="preserve"> PAGEREF _Toc511124546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47A7867E" w14:textId="7D671327" w:rsidR="0050469D" w:rsidRDefault="005B3FA5">
          <w:pPr>
            <w:pStyle w:val="ndice3"/>
            <w:rPr>
              <w:rFonts w:eastAsiaTheme="minorEastAsia" w:cstheme="minorBidi"/>
              <w:noProof/>
              <w:sz w:val="22"/>
              <w:szCs w:val="22"/>
              <w:lang w:eastAsia="pt-PT"/>
            </w:rPr>
          </w:pPr>
          <w:hyperlink w:anchor="_Toc511124547" w:history="1">
            <w:r w:rsidR="0050469D" w:rsidRPr="00BF20AF">
              <w:rPr>
                <w:rStyle w:val="Hiperligao"/>
                <w:noProof/>
              </w:rPr>
              <w:t>2.4.5 Realidade Aumentada</w:t>
            </w:r>
            <w:r w:rsidR="0050469D">
              <w:rPr>
                <w:noProof/>
                <w:webHidden/>
              </w:rPr>
              <w:tab/>
            </w:r>
            <w:r w:rsidR="0050469D">
              <w:rPr>
                <w:noProof/>
                <w:webHidden/>
              </w:rPr>
              <w:fldChar w:fldCharType="begin"/>
            </w:r>
            <w:r w:rsidR="0050469D">
              <w:rPr>
                <w:noProof/>
                <w:webHidden/>
              </w:rPr>
              <w:instrText xml:space="preserve"> PAGEREF _Toc511124547 \h </w:instrText>
            </w:r>
            <w:r w:rsidR="0050469D">
              <w:rPr>
                <w:noProof/>
                <w:webHidden/>
              </w:rPr>
            </w:r>
            <w:r w:rsidR="0050469D">
              <w:rPr>
                <w:noProof/>
                <w:webHidden/>
              </w:rPr>
              <w:fldChar w:fldCharType="separate"/>
            </w:r>
            <w:r w:rsidR="0050469D">
              <w:rPr>
                <w:noProof/>
                <w:webHidden/>
              </w:rPr>
              <w:t>27</w:t>
            </w:r>
            <w:r w:rsidR="0050469D">
              <w:rPr>
                <w:noProof/>
                <w:webHidden/>
              </w:rPr>
              <w:fldChar w:fldCharType="end"/>
            </w:r>
          </w:hyperlink>
        </w:p>
        <w:p w14:paraId="00DF75C1" w14:textId="10DB4E44" w:rsidR="0050469D" w:rsidRDefault="005B3FA5">
          <w:pPr>
            <w:pStyle w:val="ndice3"/>
            <w:rPr>
              <w:rFonts w:eastAsiaTheme="minorEastAsia" w:cstheme="minorBidi"/>
              <w:noProof/>
              <w:sz w:val="22"/>
              <w:szCs w:val="22"/>
              <w:lang w:eastAsia="pt-PT"/>
            </w:rPr>
          </w:pPr>
          <w:hyperlink w:anchor="_Toc511124548" w:history="1">
            <w:r w:rsidR="0050469D" w:rsidRPr="00BF20AF">
              <w:rPr>
                <w:rStyle w:val="Hiperligao"/>
                <w:noProof/>
              </w:rPr>
              <w:t>2.4.6 Sistemas Scada</w:t>
            </w:r>
            <w:r w:rsidR="0050469D">
              <w:rPr>
                <w:noProof/>
                <w:webHidden/>
              </w:rPr>
              <w:tab/>
            </w:r>
            <w:r w:rsidR="0050469D">
              <w:rPr>
                <w:noProof/>
                <w:webHidden/>
              </w:rPr>
              <w:fldChar w:fldCharType="begin"/>
            </w:r>
            <w:r w:rsidR="0050469D">
              <w:rPr>
                <w:noProof/>
                <w:webHidden/>
              </w:rPr>
              <w:instrText xml:space="preserve"> PAGEREF _Toc511124548 \h </w:instrText>
            </w:r>
            <w:r w:rsidR="0050469D">
              <w:rPr>
                <w:noProof/>
                <w:webHidden/>
              </w:rPr>
            </w:r>
            <w:r w:rsidR="0050469D">
              <w:rPr>
                <w:noProof/>
                <w:webHidden/>
              </w:rPr>
              <w:fldChar w:fldCharType="separate"/>
            </w:r>
            <w:r w:rsidR="0050469D">
              <w:rPr>
                <w:noProof/>
                <w:webHidden/>
              </w:rPr>
              <w:t>28</w:t>
            </w:r>
            <w:r w:rsidR="0050469D">
              <w:rPr>
                <w:noProof/>
                <w:webHidden/>
              </w:rPr>
              <w:fldChar w:fldCharType="end"/>
            </w:r>
          </w:hyperlink>
        </w:p>
        <w:p w14:paraId="17B528C2" w14:textId="63313511" w:rsidR="0050469D" w:rsidRDefault="005B3FA5">
          <w:pPr>
            <w:pStyle w:val="ndice2"/>
            <w:rPr>
              <w:rFonts w:eastAsiaTheme="minorEastAsia" w:cstheme="minorBidi"/>
              <w:noProof/>
              <w:sz w:val="22"/>
              <w:szCs w:val="22"/>
              <w:lang w:eastAsia="pt-PT"/>
            </w:rPr>
          </w:pPr>
          <w:hyperlink w:anchor="_Toc511124549" w:history="1">
            <w:r w:rsidR="0050469D" w:rsidRPr="00BF20AF">
              <w:rPr>
                <w:rStyle w:val="Hiperligao"/>
                <w:noProof/>
              </w:rPr>
              <w:t>2.5 Fabrico Aditivo</w:t>
            </w:r>
            <w:r w:rsidR="0050469D">
              <w:rPr>
                <w:noProof/>
                <w:webHidden/>
              </w:rPr>
              <w:tab/>
            </w:r>
            <w:r w:rsidR="0050469D">
              <w:rPr>
                <w:noProof/>
                <w:webHidden/>
              </w:rPr>
              <w:fldChar w:fldCharType="begin"/>
            </w:r>
            <w:r w:rsidR="0050469D">
              <w:rPr>
                <w:noProof/>
                <w:webHidden/>
              </w:rPr>
              <w:instrText xml:space="preserve"> PAGEREF _Toc511124549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1BE9646F" w14:textId="1BFE87FC" w:rsidR="0050469D" w:rsidRDefault="005B3FA5">
          <w:pPr>
            <w:pStyle w:val="ndice2"/>
            <w:rPr>
              <w:rFonts w:eastAsiaTheme="minorEastAsia" w:cstheme="minorBidi"/>
              <w:noProof/>
              <w:sz w:val="22"/>
              <w:szCs w:val="22"/>
              <w:lang w:eastAsia="pt-PT"/>
            </w:rPr>
          </w:pPr>
          <w:hyperlink w:anchor="_Toc511124550" w:history="1">
            <w:r w:rsidR="0050469D" w:rsidRPr="00BF20AF">
              <w:rPr>
                <w:rStyle w:val="Hiperligao"/>
                <w:noProof/>
              </w:rPr>
              <w:t>2.6 Trabalho Relacionado</w:t>
            </w:r>
            <w:r w:rsidR="0050469D">
              <w:rPr>
                <w:noProof/>
                <w:webHidden/>
              </w:rPr>
              <w:tab/>
            </w:r>
            <w:r w:rsidR="0050469D">
              <w:rPr>
                <w:noProof/>
                <w:webHidden/>
              </w:rPr>
              <w:fldChar w:fldCharType="begin"/>
            </w:r>
            <w:r w:rsidR="0050469D">
              <w:rPr>
                <w:noProof/>
                <w:webHidden/>
              </w:rPr>
              <w:instrText xml:space="preserve"> PAGEREF _Toc511124550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63BEC004" w14:textId="6718A286" w:rsidR="0050469D" w:rsidRDefault="005B3FA5">
          <w:pPr>
            <w:pStyle w:val="ndice3"/>
            <w:rPr>
              <w:rFonts w:eastAsiaTheme="minorEastAsia" w:cstheme="minorBidi"/>
              <w:noProof/>
              <w:sz w:val="22"/>
              <w:szCs w:val="22"/>
              <w:lang w:eastAsia="pt-PT"/>
            </w:rPr>
          </w:pPr>
          <w:hyperlink w:anchor="_Toc511124551" w:history="1">
            <w:r w:rsidR="0050469D" w:rsidRPr="00BF20AF">
              <w:rPr>
                <w:rStyle w:val="Hiperligao"/>
                <w:noProof/>
              </w:rPr>
              <w:t>2.6.1 Controlo e Automação na Indústria</w:t>
            </w:r>
            <w:r w:rsidR="0050469D">
              <w:rPr>
                <w:noProof/>
                <w:webHidden/>
              </w:rPr>
              <w:tab/>
            </w:r>
            <w:r w:rsidR="0050469D">
              <w:rPr>
                <w:noProof/>
                <w:webHidden/>
              </w:rPr>
              <w:fldChar w:fldCharType="begin"/>
            </w:r>
            <w:r w:rsidR="0050469D">
              <w:rPr>
                <w:noProof/>
                <w:webHidden/>
              </w:rPr>
              <w:instrText xml:space="preserve"> PAGEREF _Toc511124551 \h </w:instrText>
            </w:r>
            <w:r w:rsidR="0050469D">
              <w:rPr>
                <w:noProof/>
                <w:webHidden/>
              </w:rPr>
            </w:r>
            <w:r w:rsidR="0050469D">
              <w:rPr>
                <w:noProof/>
                <w:webHidden/>
              </w:rPr>
              <w:fldChar w:fldCharType="separate"/>
            </w:r>
            <w:r w:rsidR="0050469D">
              <w:rPr>
                <w:noProof/>
                <w:webHidden/>
              </w:rPr>
              <w:t>34</w:t>
            </w:r>
            <w:r w:rsidR="0050469D">
              <w:rPr>
                <w:noProof/>
                <w:webHidden/>
              </w:rPr>
              <w:fldChar w:fldCharType="end"/>
            </w:r>
          </w:hyperlink>
        </w:p>
        <w:p w14:paraId="27D938CD" w14:textId="349942B7" w:rsidR="0050469D" w:rsidRDefault="005B3FA5">
          <w:pPr>
            <w:pStyle w:val="ndice3"/>
            <w:rPr>
              <w:rFonts w:eastAsiaTheme="minorEastAsia" w:cstheme="minorBidi"/>
              <w:noProof/>
              <w:sz w:val="22"/>
              <w:szCs w:val="22"/>
              <w:lang w:eastAsia="pt-PT"/>
            </w:rPr>
          </w:pPr>
          <w:hyperlink w:anchor="_Toc511124552" w:history="1">
            <w:r w:rsidR="0050469D" w:rsidRPr="00BF20AF">
              <w:rPr>
                <w:rStyle w:val="Hiperligao"/>
                <w:noProof/>
              </w:rPr>
              <w:t>2.6.2 Sistemas Web-Based para Controlo e Automação</w:t>
            </w:r>
            <w:r w:rsidR="0050469D">
              <w:rPr>
                <w:noProof/>
                <w:webHidden/>
              </w:rPr>
              <w:tab/>
            </w:r>
            <w:r w:rsidR="0050469D">
              <w:rPr>
                <w:noProof/>
                <w:webHidden/>
              </w:rPr>
              <w:fldChar w:fldCharType="begin"/>
            </w:r>
            <w:r w:rsidR="0050469D">
              <w:rPr>
                <w:noProof/>
                <w:webHidden/>
              </w:rPr>
              <w:instrText xml:space="preserve"> PAGEREF _Toc511124552 \h </w:instrText>
            </w:r>
            <w:r w:rsidR="0050469D">
              <w:rPr>
                <w:noProof/>
                <w:webHidden/>
              </w:rPr>
            </w:r>
            <w:r w:rsidR="0050469D">
              <w:rPr>
                <w:noProof/>
                <w:webHidden/>
              </w:rPr>
              <w:fldChar w:fldCharType="separate"/>
            </w:r>
            <w:r w:rsidR="0050469D">
              <w:rPr>
                <w:noProof/>
                <w:webHidden/>
              </w:rPr>
              <w:t>37</w:t>
            </w:r>
            <w:r w:rsidR="0050469D">
              <w:rPr>
                <w:noProof/>
                <w:webHidden/>
              </w:rPr>
              <w:fldChar w:fldCharType="end"/>
            </w:r>
          </w:hyperlink>
        </w:p>
        <w:p w14:paraId="5364DC73" w14:textId="15D9EF2B" w:rsidR="0050469D" w:rsidRDefault="005B3FA5">
          <w:pPr>
            <w:pStyle w:val="ndice3"/>
            <w:rPr>
              <w:rFonts w:eastAsiaTheme="minorEastAsia" w:cstheme="minorBidi"/>
              <w:noProof/>
              <w:sz w:val="22"/>
              <w:szCs w:val="22"/>
              <w:lang w:eastAsia="pt-PT"/>
            </w:rPr>
          </w:pPr>
          <w:hyperlink w:anchor="_Toc511124553" w:history="1">
            <w:r w:rsidR="0050469D" w:rsidRPr="00BF20AF">
              <w:rPr>
                <w:rStyle w:val="Hiperligao"/>
                <w:noProof/>
              </w:rPr>
              <w:t>2.6.3 Realidade Aumentada na Indústria</w:t>
            </w:r>
            <w:r w:rsidR="0050469D">
              <w:rPr>
                <w:noProof/>
                <w:webHidden/>
              </w:rPr>
              <w:tab/>
            </w:r>
            <w:r w:rsidR="0050469D">
              <w:rPr>
                <w:noProof/>
                <w:webHidden/>
              </w:rPr>
              <w:fldChar w:fldCharType="begin"/>
            </w:r>
            <w:r w:rsidR="0050469D">
              <w:rPr>
                <w:noProof/>
                <w:webHidden/>
              </w:rPr>
              <w:instrText xml:space="preserve"> PAGEREF _Toc511124553 \h </w:instrText>
            </w:r>
            <w:r w:rsidR="0050469D">
              <w:rPr>
                <w:noProof/>
                <w:webHidden/>
              </w:rPr>
            </w:r>
            <w:r w:rsidR="0050469D">
              <w:rPr>
                <w:noProof/>
                <w:webHidden/>
              </w:rPr>
              <w:fldChar w:fldCharType="separate"/>
            </w:r>
            <w:r w:rsidR="0050469D">
              <w:rPr>
                <w:noProof/>
                <w:webHidden/>
              </w:rPr>
              <w:t>46</w:t>
            </w:r>
            <w:r w:rsidR="0050469D">
              <w:rPr>
                <w:noProof/>
                <w:webHidden/>
              </w:rPr>
              <w:fldChar w:fldCharType="end"/>
            </w:r>
          </w:hyperlink>
        </w:p>
        <w:p w14:paraId="5F6A08A8" w14:textId="54311BF3" w:rsidR="0050469D" w:rsidRDefault="005B3FA5">
          <w:pPr>
            <w:pStyle w:val="ndice1"/>
            <w:rPr>
              <w:rFonts w:eastAsiaTheme="minorEastAsia" w:cstheme="minorBidi"/>
              <w:noProof/>
              <w:sz w:val="22"/>
              <w:szCs w:val="22"/>
              <w:lang w:eastAsia="pt-PT"/>
            </w:rPr>
          </w:pPr>
          <w:hyperlink w:anchor="_Toc511124554" w:history="1">
            <w:r w:rsidR="0050469D" w:rsidRPr="00BF20AF">
              <w:rPr>
                <w:rStyle w:val="Hiperligao"/>
                <w:noProof/>
              </w:rPr>
              <w:t>3. Proposta de Solução</w:t>
            </w:r>
            <w:r w:rsidR="0050469D">
              <w:rPr>
                <w:noProof/>
                <w:webHidden/>
              </w:rPr>
              <w:tab/>
            </w:r>
            <w:r w:rsidR="0050469D">
              <w:rPr>
                <w:noProof/>
                <w:webHidden/>
              </w:rPr>
              <w:fldChar w:fldCharType="begin"/>
            </w:r>
            <w:r w:rsidR="0050469D">
              <w:rPr>
                <w:noProof/>
                <w:webHidden/>
              </w:rPr>
              <w:instrText xml:space="preserve"> PAGEREF _Toc511124554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01DB0FEB" w14:textId="13D02DFD" w:rsidR="0050469D" w:rsidRDefault="005B3FA5">
          <w:pPr>
            <w:pStyle w:val="ndice2"/>
            <w:rPr>
              <w:rFonts w:eastAsiaTheme="minorEastAsia" w:cstheme="minorBidi"/>
              <w:noProof/>
              <w:sz w:val="22"/>
              <w:szCs w:val="22"/>
              <w:lang w:eastAsia="pt-PT"/>
            </w:rPr>
          </w:pPr>
          <w:hyperlink w:anchor="_Toc511124555" w:history="1">
            <w:r w:rsidR="0050469D" w:rsidRPr="00BF20AF">
              <w:rPr>
                <w:rStyle w:val="Hiperligao"/>
                <w:noProof/>
              </w:rPr>
              <w:t>3.1 Introdução</w:t>
            </w:r>
            <w:r w:rsidR="0050469D">
              <w:rPr>
                <w:noProof/>
                <w:webHidden/>
              </w:rPr>
              <w:tab/>
            </w:r>
            <w:r w:rsidR="0050469D">
              <w:rPr>
                <w:noProof/>
                <w:webHidden/>
              </w:rPr>
              <w:fldChar w:fldCharType="begin"/>
            </w:r>
            <w:r w:rsidR="0050469D">
              <w:rPr>
                <w:noProof/>
                <w:webHidden/>
              </w:rPr>
              <w:instrText xml:space="preserve"> PAGEREF _Toc511124555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4BFE59A7" w14:textId="4E884BC1" w:rsidR="0050469D" w:rsidRDefault="005B3FA5">
          <w:pPr>
            <w:pStyle w:val="ndice2"/>
            <w:rPr>
              <w:rFonts w:eastAsiaTheme="minorEastAsia" w:cstheme="minorBidi"/>
              <w:noProof/>
              <w:sz w:val="22"/>
              <w:szCs w:val="22"/>
              <w:lang w:eastAsia="pt-PT"/>
            </w:rPr>
          </w:pPr>
          <w:hyperlink w:anchor="_Toc511124556" w:history="1">
            <w:r w:rsidR="0050469D" w:rsidRPr="00BF20AF">
              <w:rPr>
                <w:rStyle w:val="Hiperligao"/>
                <w:noProof/>
              </w:rPr>
              <w:t>3.2 Descrição dos Equipamentos</w:t>
            </w:r>
            <w:r w:rsidR="0050469D">
              <w:rPr>
                <w:noProof/>
                <w:webHidden/>
              </w:rPr>
              <w:tab/>
            </w:r>
            <w:r w:rsidR="0050469D">
              <w:rPr>
                <w:noProof/>
                <w:webHidden/>
              </w:rPr>
              <w:fldChar w:fldCharType="begin"/>
            </w:r>
            <w:r w:rsidR="0050469D">
              <w:rPr>
                <w:noProof/>
                <w:webHidden/>
              </w:rPr>
              <w:instrText xml:space="preserve"> PAGEREF _Toc511124556 \h </w:instrText>
            </w:r>
            <w:r w:rsidR="0050469D">
              <w:rPr>
                <w:noProof/>
                <w:webHidden/>
              </w:rPr>
            </w:r>
            <w:r w:rsidR="0050469D">
              <w:rPr>
                <w:noProof/>
                <w:webHidden/>
              </w:rPr>
              <w:fldChar w:fldCharType="separate"/>
            </w:r>
            <w:r w:rsidR="0050469D">
              <w:rPr>
                <w:noProof/>
                <w:webHidden/>
              </w:rPr>
              <w:t>50</w:t>
            </w:r>
            <w:r w:rsidR="0050469D">
              <w:rPr>
                <w:noProof/>
                <w:webHidden/>
              </w:rPr>
              <w:fldChar w:fldCharType="end"/>
            </w:r>
          </w:hyperlink>
        </w:p>
        <w:p w14:paraId="77C226BF" w14:textId="6E59E4A3" w:rsidR="0050469D" w:rsidRDefault="005B3FA5">
          <w:pPr>
            <w:pStyle w:val="ndice2"/>
            <w:rPr>
              <w:rFonts w:eastAsiaTheme="minorEastAsia" w:cstheme="minorBidi"/>
              <w:noProof/>
              <w:sz w:val="22"/>
              <w:szCs w:val="22"/>
              <w:lang w:eastAsia="pt-PT"/>
            </w:rPr>
          </w:pPr>
          <w:hyperlink w:anchor="_Toc511124557" w:history="1">
            <w:r w:rsidR="0050469D" w:rsidRPr="00BF20AF">
              <w:rPr>
                <w:rStyle w:val="Hiperligao"/>
                <w:noProof/>
              </w:rPr>
              <w:t>3.2 Sub-Objetivos</w:t>
            </w:r>
            <w:r w:rsidR="0050469D">
              <w:rPr>
                <w:noProof/>
                <w:webHidden/>
              </w:rPr>
              <w:tab/>
            </w:r>
            <w:r w:rsidR="0050469D">
              <w:rPr>
                <w:noProof/>
                <w:webHidden/>
              </w:rPr>
              <w:fldChar w:fldCharType="begin"/>
            </w:r>
            <w:r w:rsidR="0050469D">
              <w:rPr>
                <w:noProof/>
                <w:webHidden/>
              </w:rPr>
              <w:instrText xml:space="preserve"> PAGEREF _Toc511124557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6E555E60" w14:textId="5E7B6597" w:rsidR="0050469D" w:rsidRDefault="005B3FA5">
          <w:pPr>
            <w:pStyle w:val="ndice2"/>
            <w:rPr>
              <w:rFonts w:eastAsiaTheme="minorEastAsia" w:cstheme="minorBidi"/>
              <w:noProof/>
              <w:sz w:val="22"/>
              <w:szCs w:val="22"/>
              <w:lang w:eastAsia="pt-PT"/>
            </w:rPr>
          </w:pPr>
          <w:hyperlink w:anchor="_Toc511124558" w:history="1">
            <w:r w:rsidR="0050469D" w:rsidRPr="00BF20AF">
              <w:rPr>
                <w:rStyle w:val="Hiperligao"/>
                <w:noProof/>
              </w:rPr>
              <w:t>3.3 Arquitetura do Protótipo</w:t>
            </w:r>
            <w:r w:rsidR="0050469D">
              <w:rPr>
                <w:noProof/>
                <w:webHidden/>
              </w:rPr>
              <w:tab/>
            </w:r>
            <w:r w:rsidR="0050469D">
              <w:rPr>
                <w:noProof/>
                <w:webHidden/>
              </w:rPr>
              <w:fldChar w:fldCharType="begin"/>
            </w:r>
            <w:r w:rsidR="0050469D">
              <w:rPr>
                <w:noProof/>
                <w:webHidden/>
              </w:rPr>
              <w:instrText xml:space="preserve"> PAGEREF _Toc511124558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5C1285C7" w14:textId="552C350B" w:rsidR="0050469D" w:rsidRDefault="005B3FA5">
          <w:pPr>
            <w:pStyle w:val="ndice2"/>
            <w:rPr>
              <w:rFonts w:eastAsiaTheme="minorEastAsia" w:cstheme="minorBidi"/>
              <w:noProof/>
              <w:sz w:val="22"/>
              <w:szCs w:val="22"/>
              <w:lang w:eastAsia="pt-PT"/>
            </w:rPr>
          </w:pPr>
          <w:hyperlink w:anchor="_Toc511124559" w:history="1">
            <w:r w:rsidR="0050469D" w:rsidRPr="00BF20AF">
              <w:rPr>
                <w:rStyle w:val="Hiperligao"/>
                <w:noProof/>
              </w:rPr>
              <w:t>3.4 Protótipo Funcional</w:t>
            </w:r>
            <w:r w:rsidR="0050469D">
              <w:rPr>
                <w:noProof/>
                <w:webHidden/>
              </w:rPr>
              <w:tab/>
            </w:r>
            <w:r w:rsidR="0050469D">
              <w:rPr>
                <w:noProof/>
                <w:webHidden/>
              </w:rPr>
              <w:fldChar w:fldCharType="begin"/>
            </w:r>
            <w:r w:rsidR="0050469D">
              <w:rPr>
                <w:noProof/>
                <w:webHidden/>
              </w:rPr>
              <w:instrText xml:space="preserve"> PAGEREF _Toc511124559 \h </w:instrText>
            </w:r>
            <w:r w:rsidR="0050469D">
              <w:rPr>
                <w:noProof/>
                <w:webHidden/>
              </w:rPr>
            </w:r>
            <w:r w:rsidR="0050469D">
              <w:rPr>
                <w:noProof/>
                <w:webHidden/>
              </w:rPr>
              <w:fldChar w:fldCharType="separate"/>
            </w:r>
            <w:r w:rsidR="0050469D">
              <w:rPr>
                <w:noProof/>
                <w:webHidden/>
              </w:rPr>
              <w:t>58</w:t>
            </w:r>
            <w:r w:rsidR="0050469D">
              <w:rPr>
                <w:noProof/>
                <w:webHidden/>
              </w:rPr>
              <w:fldChar w:fldCharType="end"/>
            </w:r>
          </w:hyperlink>
        </w:p>
        <w:p w14:paraId="4DA31BB4" w14:textId="7BA96E75" w:rsidR="0050469D" w:rsidRDefault="005B3FA5">
          <w:pPr>
            <w:pStyle w:val="ndice2"/>
            <w:rPr>
              <w:rFonts w:eastAsiaTheme="minorEastAsia" w:cstheme="minorBidi"/>
              <w:noProof/>
              <w:sz w:val="22"/>
              <w:szCs w:val="22"/>
              <w:lang w:eastAsia="pt-PT"/>
            </w:rPr>
          </w:pPr>
          <w:hyperlink w:anchor="_Toc511124560" w:history="1">
            <w:r w:rsidR="0050469D" w:rsidRPr="00BF20AF">
              <w:rPr>
                <w:rStyle w:val="Hiperligao"/>
                <w:noProof/>
              </w:rPr>
              <w:t>3.4 Conclusões</w:t>
            </w:r>
            <w:r w:rsidR="0050469D">
              <w:rPr>
                <w:noProof/>
                <w:webHidden/>
              </w:rPr>
              <w:tab/>
            </w:r>
            <w:r w:rsidR="0050469D">
              <w:rPr>
                <w:noProof/>
                <w:webHidden/>
              </w:rPr>
              <w:fldChar w:fldCharType="begin"/>
            </w:r>
            <w:r w:rsidR="0050469D">
              <w:rPr>
                <w:noProof/>
                <w:webHidden/>
              </w:rPr>
              <w:instrText xml:space="preserve"> PAGEREF _Toc511124560 \h </w:instrText>
            </w:r>
            <w:r w:rsidR="0050469D">
              <w:rPr>
                <w:noProof/>
                <w:webHidden/>
              </w:rPr>
            </w:r>
            <w:r w:rsidR="0050469D">
              <w:rPr>
                <w:noProof/>
                <w:webHidden/>
              </w:rPr>
              <w:fldChar w:fldCharType="separate"/>
            </w:r>
            <w:r w:rsidR="0050469D">
              <w:rPr>
                <w:noProof/>
                <w:webHidden/>
              </w:rPr>
              <w:t>61</w:t>
            </w:r>
            <w:r w:rsidR="0050469D">
              <w:rPr>
                <w:noProof/>
                <w:webHidden/>
              </w:rPr>
              <w:fldChar w:fldCharType="end"/>
            </w:r>
          </w:hyperlink>
        </w:p>
        <w:p w14:paraId="056A9E43" w14:textId="7838D678" w:rsidR="0050469D" w:rsidRDefault="005B3FA5">
          <w:pPr>
            <w:pStyle w:val="ndice1"/>
            <w:rPr>
              <w:rFonts w:eastAsiaTheme="minorEastAsia" w:cstheme="minorBidi"/>
              <w:noProof/>
              <w:sz w:val="22"/>
              <w:szCs w:val="22"/>
              <w:lang w:eastAsia="pt-PT"/>
            </w:rPr>
          </w:pPr>
          <w:hyperlink w:anchor="_Toc511124561" w:history="1">
            <w:r w:rsidR="0050469D" w:rsidRPr="00BF20AF">
              <w:rPr>
                <w:rStyle w:val="Hiperligao"/>
                <w:noProof/>
              </w:rPr>
              <w:t>4. Desenvolvimento e Validação da Solução Proposta</w:t>
            </w:r>
            <w:r w:rsidR="0050469D">
              <w:rPr>
                <w:noProof/>
                <w:webHidden/>
              </w:rPr>
              <w:tab/>
            </w:r>
            <w:r w:rsidR="0050469D">
              <w:rPr>
                <w:noProof/>
                <w:webHidden/>
              </w:rPr>
              <w:fldChar w:fldCharType="begin"/>
            </w:r>
            <w:r w:rsidR="0050469D">
              <w:rPr>
                <w:noProof/>
                <w:webHidden/>
              </w:rPr>
              <w:instrText xml:space="preserve"> PAGEREF _Toc511124561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664629F5" w14:textId="055CC47B" w:rsidR="0050469D" w:rsidRDefault="005B3FA5">
          <w:pPr>
            <w:pStyle w:val="ndice2"/>
            <w:rPr>
              <w:rFonts w:eastAsiaTheme="minorEastAsia" w:cstheme="minorBidi"/>
              <w:noProof/>
              <w:sz w:val="22"/>
              <w:szCs w:val="22"/>
              <w:lang w:eastAsia="pt-PT"/>
            </w:rPr>
          </w:pPr>
          <w:hyperlink w:anchor="_Toc511124562" w:history="1">
            <w:r w:rsidR="0050469D" w:rsidRPr="00BF20AF">
              <w:rPr>
                <w:rStyle w:val="Hiperligao"/>
                <w:noProof/>
              </w:rPr>
              <w:t>4.1 Introdução</w:t>
            </w:r>
            <w:r w:rsidR="0050469D">
              <w:rPr>
                <w:noProof/>
                <w:webHidden/>
              </w:rPr>
              <w:tab/>
            </w:r>
            <w:r w:rsidR="0050469D">
              <w:rPr>
                <w:noProof/>
                <w:webHidden/>
              </w:rPr>
              <w:fldChar w:fldCharType="begin"/>
            </w:r>
            <w:r w:rsidR="0050469D">
              <w:rPr>
                <w:noProof/>
                <w:webHidden/>
              </w:rPr>
              <w:instrText xml:space="preserve"> PAGEREF _Toc511124562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2CC48FFF" w14:textId="332EF54D" w:rsidR="0050469D" w:rsidRDefault="005B3FA5">
          <w:pPr>
            <w:pStyle w:val="ndice2"/>
            <w:rPr>
              <w:rFonts w:eastAsiaTheme="minorEastAsia" w:cstheme="minorBidi"/>
              <w:noProof/>
              <w:sz w:val="22"/>
              <w:szCs w:val="22"/>
              <w:lang w:eastAsia="pt-PT"/>
            </w:rPr>
          </w:pPr>
          <w:hyperlink w:anchor="_Toc511124563" w:history="1">
            <w:r w:rsidR="0050469D" w:rsidRPr="00BF20AF">
              <w:rPr>
                <w:rStyle w:val="Hiperligao"/>
                <w:noProof/>
              </w:rPr>
              <w:t>4.2 Análise de Requisitos e Desenvolvimento de Maquete</w:t>
            </w:r>
            <w:r w:rsidR="0050469D">
              <w:rPr>
                <w:noProof/>
                <w:webHidden/>
              </w:rPr>
              <w:tab/>
            </w:r>
            <w:r w:rsidR="0050469D">
              <w:rPr>
                <w:noProof/>
                <w:webHidden/>
              </w:rPr>
              <w:fldChar w:fldCharType="begin"/>
            </w:r>
            <w:r w:rsidR="0050469D">
              <w:rPr>
                <w:noProof/>
                <w:webHidden/>
              </w:rPr>
              <w:instrText xml:space="preserve"> PAGEREF _Toc511124563 \h </w:instrText>
            </w:r>
            <w:r w:rsidR="0050469D">
              <w:rPr>
                <w:noProof/>
                <w:webHidden/>
              </w:rPr>
            </w:r>
            <w:r w:rsidR="0050469D">
              <w:rPr>
                <w:noProof/>
                <w:webHidden/>
              </w:rPr>
              <w:fldChar w:fldCharType="separate"/>
            </w:r>
            <w:r w:rsidR="0050469D">
              <w:rPr>
                <w:noProof/>
                <w:webHidden/>
              </w:rPr>
              <w:t>62</w:t>
            </w:r>
            <w:r w:rsidR="0050469D">
              <w:rPr>
                <w:noProof/>
                <w:webHidden/>
              </w:rPr>
              <w:fldChar w:fldCharType="end"/>
            </w:r>
          </w:hyperlink>
        </w:p>
        <w:p w14:paraId="0BD4E402" w14:textId="30F7DB2A" w:rsidR="0050469D" w:rsidRDefault="005B3FA5">
          <w:pPr>
            <w:pStyle w:val="ndice2"/>
            <w:rPr>
              <w:rFonts w:eastAsiaTheme="minorEastAsia" w:cstheme="minorBidi"/>
              <w:noProof/>
              <w:sz w:val="22"/>
              <w:szCs w:val="22"/>
              <w:lang w:eastAsia="pt-PT"/>
            </w:rPr>
          </w:pPr>
          <w:hyperlink w:anchor="_Toc511124564" w:history="1">
            <w:r w:rsidR="0050469D" w:rsidRPr="00BF20AF">
              <w:rPr>
                <w:rStyle w:val="Hiperligao"/>
                <w:noProof/>
              </w:rPr>
              <w:t>4.2 Arquitetura Final</w:t>
            </w:r>
            <w:r w:rsidR="0050469D">
              <w:rPr>
                <w:noProof/>
                <w:webHidden/>
              </w:rPr>
              <w:tab/>
            </w:r>
            <w:r w:rsidR="0050469D">
              <w:rPr>
                <w:noProof/>
                <w:webHidden/>
              </w:rPr>
              <w:fldChar w:fldCharType="begin"/>
            </w:r>
            <w:r w:rsidR="0050469D">
              <w:rPr>
                <w:noProof/>
                <w:webHidden/>
              </w:rPr>
              <w:instrText xml:space="preserve"> PAGEREF _Toc511124564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013BE750" w14:textId="6A94007B" w:rsidR="0050469D" w:rsidRDefault="005B3FA5">
          <w:pPr>
            <w:pStyle w:val="ndice2"/>
            <w:rPr>
              <w:rFonts w:eastAsiaTheme="minorEastAsia" w:cstheme="minorBidi"/>
              <w:noProof/>
              <w:sz w:val="22"/>
              <w:szCs w:val="22"/>
              <w:lang w:eastAsia="pt-PT"/>
            </w:rPr>
          </w:pPr>
          <w:hyperlink w:anchor="_Toc511124565" w:history="1">
            <w:r w:rsidR="0050469D" w:rsidRPr="00BF20AF">
              <w:rPr>
                <w:rStyle w:val="Hiperligao"/>
                <w:noProof/>
              </w:rPr>
              <w:t>4.3 Avaliação da Interface</w:t>
            </w:r>
            <w:r w:rsidR="0050469D">
              <w:rPr>
                <w:noProof/>
                <w:webHidden/>
              </w:rPr>
              <w:tab/>
            </w:r>
            <w:r w:rsidR="0050469D">
              <w:rPr>
                <w:noProof/>
                <w:webHidden/>
              </w:rPr>
              <w:fldChar w:fldCharType="begin"/>
            </w:r>
            <w:r w:rsidR="0050469D">
              <w:rPr>
                <w:noProof/>
                <w:webHidden/>
              </w:rPr>
              <w:instrText xml:space="preserve"> PAGEREF _Toc511124565 \h </w:instrText>
            </w:r>
            <w:r w:rsidR="0050469D">
              <w:rPr>
                <w:noProof/>
                <w:webHidden/>
              </w:rPr>
            </w:r>
            <w:r w:rsidR="0050469D">
              <w:rPr>
                <w:noProof/>
                <w:webHidden/>
              </w:rPr>
              <w:fldChar w:fldCharType="separate"/>
            </w:r>
            <w:r w:rsidR="0050469D">
              <w:rPr>
                <w:noProof/>
                <w:webHidden/>
              </w:rPr>
              <w:t>72</w:t>
            </w:r>
            <w:r w:rsidR="0050469D">
              <w:rPr>
                <w:noProof/>
                <w:webHidden/>
              </w:rPr>
              <w:fldChar w:fldCharType="end"/>
            </w:r>
          </w:hyperlink>
        </w:p>
        <w:p w14:paraId="72259F95" w14:textId="5B5B3600" w:rsidR="0050469D" w:rsidRDefault="005B3FA5">
          <w:pPr>
            <w:pStyle w:val="ndice2"/>
            <w:rPr>
              <w:rFonts w:eastAsiaTheme="minorEastAsia" w:cstheme="minorBidi"/>
              <w:noProof/>
              <w:sz w:val="22"/>
              <w:szCs w:val="22"/>
              <w:lang w:eastAsia="pt-PT"/>
            </w:rPr>
          </w:pPr>
          <w:hyperlink w:anchor="_Toc511124566" w:history="1">
            <w:r w:rsidR="0050469D" w:rsidRPr="00BF20AF">
              <w:rPr>
                <w:rStyle w:val="Hiperligao"/>
                <w:noProof/>
              </w:rPr>
              <w:t>4.4 Sistema Desenvolvido</w:t>
            </w:r>
            <w:r w:rsidR="0050469D">
              <w:rPr>
                <w:noProof/>
                <w:webHidden/>
              </w:rPr>
              <w:tab/>
            </w:r>
            <w:r w:rsidR="0050469D">
              <w:rPr>
                <w:noProof/>
                <w:webHidden/>
              </w:rPr>
              <w:fldChar w:fldCharType="begin"/>
            </w:r>
            <w:r w:rsidR="0050469D">
              <w:rPr>
                <w:noProof/>
                <w:webHidden/>
              </w:rPr>
              <w:instrText xml:space="preserve"> PAGEREF _Toc511124566 \h </w:instrText>
            </w:r>
            <w:r w:rsidR="0050469D">
              <w:rPr>
                <w:noProof/>
                <w:webHidden/>
              </w:rPr>
            </w:r>
            <w:r w:rsidR="0050469D">
              <w:rPr>
                <w:noProof/>
                <w:webHidden/>
              </w:rPr>
              <w:fldChar w:fldCharType="separate"/>
            </w:r>
            <w:r w:rsidR="0050469D">
              <w:rPr>
                <w:noProof/>
                <w:webHidden/>
              </w:rPr>
              <w:t>77</w:t>
            </w:r>
            <w:r w:rsidR="0050469D">
              <w:rPr>
                <w:noProof/>
                <w:webHidden/>
              </w:rPr>
              <w:fldChar w:fldCharType="end"/>
            </w:r>
          </w:hyperlink>
        </w:p>
        <w:p w14:paraId="286807D3" w14:textId="79B5729C" w:rsidR="0050469D" w:rsidRDefault="005B3FA5">
          <w:pPr>
            <w:pStyle w:val="ndice2"/>
            <w:rPr>
              <w:rFonts w:eastAsiaTheme="minorEastAsia" w:cstheme="minorBidi"/>
              <w:noProof/>
              <w:sz w:val="22"/>
              <w:szCs w:val="22"/>
              <w:lang w:eastAsia="pt-PT"/>
            </w:rPr>
          </w:pPr>
          <w:hyperlink w:anchor="_Toc511124567" w:history="1">
            <w:r w:rsidR="0050469D" w:rsidRPr="00BF20AF">
              <w:rPr>
                <w:rStyle w:val="Hiperligao"/>
                <w:noProof/>
              </w:rPr>
              <w:t>4.5 Resultados Obtidos</w:t>
            </w:r>
            <w:r w:rsidR="0050469D">
              <w:rPr>
                <w:noProof/>
                <w:webHidden/>
              </w:rPr>
              <w:tab/>
            </w:r>
            <w:r w:rsidR="0050469D">
              <w:rPr>
                <w:noProof/>
                <w:webHidden/>
              </w:rPr>
              <w:fldChar w:fldCharType="begin"/>
            </w:r>
            <w:r w:rsidR="0050469D">
              <w:rPr>
                <w:noProof/>
                <w:webHidden/>
              </w:rPr>
              <w:instrText xml:space="preserve"> PAGEREF _Toc511124567 \h </w:instrText>
            </w:r>
            <w:r w:rsidR="0050469D">
              <w:rPr>
                <w:noProof/>
                <w:webHidden/>
              </w:rPr>
            </w:r>
            <w:r w:rsidR="0050469D">
              <w:rPr>
                <w:noProof/>
                <w:webHidden/>
              </w:rPr>
              <w:fldChar w:fldCharType="separate"/>
            </w:r>
            <w:r w:rsidR="0050469D">
              <w:rPr>
                <w:noProof/>
                <w:webHidden/>
              </w:rPr>
              <w:t>89</w:t>
            </w:r>
            <w:r w:rsidR="0050469D">
              <w:rPr>
                <w:noProof/>
                <w:webHidden/>
              </w:rPr>
              <w:fldChar w:fldCharType="end"/>
            </w:r>
          </w:hyperlink>
        </w:p>
        <w:p w14:paraId="3A00EFDC" w14:textId="2A13DBDA" w:rsidR="0050469D" w:rsidRDefault="005B3FA5">
          <w:pPr>
            <w:pStyle w:val="ndice1"/>
            <w:rPr>
              <w:rFonts w:eastAsiaTheme="minorEastAsia" w:cstheme="minorBidi"/>
              <w:noProof/>
              <w:sz w:val="22"/>
              <w:szCs w:val="22"/>
              <w:lang w:eastAsia="pt-PT"/>
            </w:rPr>
          </w:pPr>
          <w:hyperlink w:anchor="_Toc511124568" w:history="1">
            <w:r w:rsidR="0050469D" w:rsidRPr="00BF20AF">
              <w:rPr>
                <w:rStyle w:val="Hiperligao"/>
                <w:noProof/>
              </w:rPr>
              <w:t>5. Conclusões e Trabalho Futuro</w:t>
            </w:r>
            <w:r w:rsidR="0050469D">
              <w:rPr>
                <w:noProof/>
                <w:webHidden/>
              </w:rPr>
              <w:tab/>
            </w:r>
            <w:r w:rsidR="0050469D">
              <w:rPr>
                <w:noProof/>
                <w:webHidden/>
              </w:rPr>
              <w:fldChar w:fldCharType="begin"/>
            </w:r>
            <w:r w:rsidR="0050469D">
              <w:rPr>
                <w:noProof/>
                <w:webHidden/>
              </w:rPr>
              <w:instrText xml:space="preserve"> PAGEREF _Toc511124568 \h </w:instrText>
            </w:r>
            <w:r w:rsidR="0050469D">
              <w:rPr>
                <w:noProof/>
                <w:webHidden/>
              </w:rPr>
            </w:r>
            <w:r w:rsidR="0050469D">
              <w:rPr>
                <w:noProof/>
                <w:webHidden/>
              </w:rPr>
              <w:fldChar w:fldCharType="separate"/>
            </w:r>
            <w:r w:rsidR="0050469D">
              <w:rPr>
                <w:noProof/>
                <w:webHidden/>
              </w:rPr>
              <w:t>99</w:t>
            </w:r>
            <w:r w:rsidR="0050469D">
              <w:rPr>
                <w:noProof/>
                <w:webHidden/>
              </w:rPr>
              <w:fldChar w:fldCharType="end"/>
            </w:r>
          </w:hyperlink>
        </w:p>
        <w:p w14:paraId="50FEAC54" w14:textId="79764411" w:rsidR="0050469D" w:rsidRDefault="005B3FA5">
          <w:pPr>
            <w:pStyle w:val="ndice1"/>
            <w:rPr>
              <w:rFonts w:eastAsiaTheme="minorEastAsia" w:cstheme="minorBidi"/>
              <w:noProof/>
              <w:sz w:val="22"/>
              <w:szCs w:val="22"/>
              <w:lang w:eastAsia="pt-PT"/>
            </w:rPr>
          </w:pPr>
          <w:hyperlink w:anchor="_Toc511124569" w:history="1">
            <w:r w:rsidR="0050469D" w:rsidRPr="00BF20AF">
              <w:rPr>
                <w:rStyle w:val="Hiperligao"/>
                <w:noProof/>
                <w:lang w:val="en-US"/>
              </w:rPr>
              <w:t>6. Referências</w:t>
            </w:r>
            <w:r w:rsidR="0050469D">
              <w:rPr>
                <w:noProof/>
                <w:webHidden/>
              </w:rPr>
              <w:tab/>
            </w:r>
            <w:r w:rsidR="0050469D">
              <w:rPr>
                <w:noProof/>
                <w:webHidden/>
              </w:rPr>
              <w:fldChar w:fldCharType="begin"/>
            </w:r>
            <w:r w:rsidR="0050469D">
              <w:rPr>
                <w:noProof/>
                <w:webHidden/>
              </w:rPr>
              <w:instrText xml:space="preserve"> PAGEREF _Toc511124569 \h </w:instrText>
            </w:r>
            <w:r w:rsidR="0050469D">
              <w:rPr>
                <w:noProof/>
                <w:webHidden/>
              </w:rPr>
            </w:r>
            <w:r w:rsidR="0050469D">
              <w:rPr>
                <w:noProof/>
                <w:webHidden/>
              </w:rPr>
              <w:fldChar w:fldCharType="separate"/>
            </w:r>
            <w:r w:rsidR="0050469D">
              <w:rPr>
                <w:noProof/>
                <w:webHidden/>
              </w:rPr>
              <w:t>101</w:t>
            </w:r>
            <w:r w:rsidR="0050469D">
              <w:rPr>
                <w:noProof/>
                <w:webHidden/>
              </w:rPr>
              <w:fldChar w:fldCharType="end"/>
            </w:r>
          </w:hyperlink>
        </w:p>
        <w:p w14:paraId="5525F173" w14:textId="7CBDAA80" w:rsidR="0050469D" w:rsidRDefault="005B3FA5">
          <w:pPr>
            <w:pStyle w:val="ndice1"/>
            <w:rPr>
              <w:rFonts w:eastAsiaTheme="minorEastAsia" w:cstheme="minorBidi"/>
              <w:noProof/>
              <w:sz w:val="22"/>
              <w:szCs w:val="22"/>
              <w:lang w:eastAsia="pt-PT"/>
            </w:rPr>
          </w:pPr>
          <w:hyperlink w:anchor="_Toc511124570" w:history="1">
            <w:r w:rsidR="0050469D" w:rsidRPr="00BF20AF">
              <w:rPr>
                <w:rStyle w:val="Hiperligao"/>
                <w:noProof/>
              </w:rPr>
              <w:t>7. Anexos</w:t>
            </w:r>
            <w:r w:rsidR="0050469D">
              <w:rPr>
                <w:noProof/>
                <w:webHidden/>
              </w:rPr>
              <w:tab/>
            </w:r>
            <w:r w:rsidR="0050469D">
              <w:rPr>
                <w:noProof/>
                <w:webHidden/>
              </w:rPr>
              <w:fldChar w:fldCharType="begin"/>
            </w:r>
            <w:r w:rsidR="0050469D">
              <w:rPr>
                <w:noProof/>
                <w:webHidden/>
              </w:rPr>
              <w:instrText xml:space="preserve"> PAGEREF _Toc511124570 \h </w:instrText>
            </w:r>
            <w:r w:rsidR="0050469D">
              <w:rPr>
                <w:noProof/>
                <w:webHidden/>
              </w:rPr>
            </w:r>
            <w:r w:rsidR="0050469D">
              <w:rPr>
                <w:noProof/>
                <w:webHidden/>
              </w:rPr>
              <w:fldChar w:fldCharType="separate"/>
            </w:r>
            <w:r w:rsidR="0050469D">
              <w:rPr>
                <w:noProof/>
                <w:webHidden/>
              </w:rPr>
              <w:t>104</w:t>
            </w:r>
            <w:r w:rsidR="0050469D">
              <w:rPr>
                <w:noProof/>
                <w:webHidden/>
              </w:rPr>
              <w:fldChar w:fldCharType="end"/>
            </w:r>
          </w:hyperlink>
        </w:p>
        <w:p w14:paraId="535447D4" w14:textId="7C534B5A"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666DBC5F" w14:textId="56D9362C" w:rsidR="0050469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1124761" w:history="1">
        <w:r w:rsidR="0050469D" w:rsidRPr="0050469D">
          <w:rPr>
            <w:rStyle w:val="Hiperligao"/>
            <w:bCs/>
            <w:noProof/>
          </w:rPr>
          <w:t>Figura 1 - HMI para Fabrico Aditivo</w:t>
        </w:r>
        <w:r w:rsidR="0050469D">
          <w:rPr>
            <w:noProof/>
            <w:webHidden/>
          </w:rPr>
          <w:tab/>
        </w:r>
        <w:r w:rsidR="0050469D">
          <w:rPr>
            <w:noProof/>
            <w:webHidden/>
          </w:rPr>
          <w:fldChar w:fldCharType="begin"/>
        </w:r>
        <w:r w:rsidR="0050469D">
          <w:rPr>
            <w:noProof/>
            <w:webHidden/>
          </w:rPr>
          <w:instrText xml:space="preserve"> PAGEREF _Toc511124761 \h </w:instrText>
        </w:r>
        <w:r w:rsidR="0050469D">
          <w:rPr>
            <w:noProof/>
            <w:webHidden/>
          </w:rPr>
        </w:r>
        <w:r w:rsidR="0050469D">
          <w:rPr>
            <w:noProof/>
            <w:webHidden/>
          </w:rPr>
          <w:fldChar w:fldCharType="separate"/>
        </w:r>
        <w:r w:rsidR="0050469D">
          <w:rPr>
            <w:noProof/>
            <w:webHidden/>
          </w:rPr>
          <w:t>3</w:t>
        </w:r>
        <w:r w:rsidR="0050469D">
          <w:rPr>
            <w:noProof/>
            <w:webHidden/>
          </w:rPr>
          <w:fldChar w:fldCharType="end"/>
        </w:r>
      </w:hyperlink>
    </w:p>
    <w:p w14:paraId="1AE0760F" w14:textId="4BB9CAF1"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62" w:history="1">
        <w:r w:rsidR="0050469D" w:rsidRPr="00542D7D">
          <w:rPr>
            <w:rStyle w:val="Hiperligao"/>
            <w:noProof/>
          </w:rPr>
          <w:t>Figura 2 - Exemplo de um PLC do fabricante Omron.</w:t>
        </w:r>
        <w:r w:rsidR="0050469D">
          <w:rPr>
            <w:noProof/>
            <w:webHidden/>
          </w:rPr>
          <w:tab/>
        </w:r>
        <w:r w:rsidR="0050469D">
          <w:rPr>
            <w:noProof/>
            <w:webHidden/>
          </w:rPr>
          <w:fldChar w:fldCharType="begin"/>
        </w:r>
        <w:r w:rsidR="0050469D">
          <w:rPr>
            <w:noProof/>
            <w:webHidden/>
          </w:rPr>
          <w:instrText xml:space="preserve"> PAGEREF _Toc511124762 \h </w:instrText>
        </w:r>
        <w:r w:rsidR="0050469D">
          <w:rPr>
            <w:noProof/>
            <w:webHidden/>
          </w:rPr>
        </w:r>
        <w:r w:rsidR="0050469D">
          <w:rPr>
            <w:noProof/>
            <w:webHidden/>
          </w:rPr>
          <w:fldChar w:fldCharType="separate"/>
        </w:r>
        <w:r w:rsidR="0050469D">
          <w:rPr>
            <w:noProof/>
            <w:webHidden/>
          </w:rPr>
          <w:t>9</w:t>
        </w:r>
        <w:r w:rsidR="0050469D">
          <w:rPr>
            <w:noProof/>
            <w:webHidden/>
          </w:rPr>
          <w:fldChar w:fldCharType="end"/>
        </w:r>
      </w:hyperlink>
    </w:p>
    <w:p w14:paraId="301DE65B" w14:textId="1D58B685"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63" w:history="1">
        <w:r w:rsidR="0050469D" w:rsidRPr="00542D7D">
          <w:rPr>
            <w:rStyle w:val="Hiperligao"/>
            <w:noProof/>
          </w:rPr>
          <w:t>Figura 3 - Sensores de proximidade do fabricante OMRON.</w:t>
        </w:r>
        <w:r w:rsidR="0050469D">
          <w:rPr>
            <w:noProof/>
            <w:webHidden/>
          </w:rPr>
          <w:tab/>
        </w:r>
        <w:r w:rsidR="0050469D">
          <w:rPr>
            <w:noProof/>
            <w:webHidden/>
          </w:rPr>
          <w:fldChar w:fldCharType="begin"/>
        </w:r>
        <w:r w:rsidR="0050469D">
          <w:rPr>
            <w:noProof/>
            <w:webHidden/>
          </w:rPr>
          <w:instrText xml:space="preserve"> PAGEREF _Toc511124763 \h </w:instrText>
        </w:r>
        <w:r w:rsidR="0050469D">
          <w:rPr>
            <w:noProof/>
            <w:webHidden/>
          </w:rPr>
        </w:r>
        <w:r w:rsidR="0050469D">
          <w:rPr>
            <w:noProof/>
            <w:webHidden/>
          </w:rPr>
          <w:fldChar w:fldCharType="separate"/>
        </w:r>
        <w:r w:rsidR="0050469D">
          <w:rPr>
            <w:noProof/>
            <w:webHidden/>
          </w:rPr>
          <w:t>10</w:t>
        </w:r>
        <w:r w:rsidR="0050469D">
          <w:rPr>
            <w:noProof/>
            <w:webHidden/>
          </w:rPr>
          <w:fldChar w:fldCharType="end"/>
        </w:r>
      </w:hyperlink>
    </w:p>
    <w:p w14:paraId="061B00C9" w14:textId="388784AA"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64" w:history="1">
        <w:r w:rsidR="0050469D" w:rsidRPr="00542D7D">
          <w:rPr>
            <w:rStyle w:val="Hiperligao"/>
            <w:noProof/>
          </w:rPr>
          <w:t>Figura 4 - Drives industriais do fabricante Beckhoff.</w:t>
        </w:r>
        <w:r w:rsidR="0050469D">
          <w:rPr>
            <w:noProof/>
            <w:webHidden/>
          </w:rPr>
          <w:tab/>
        </w:r>
        <w:r w:rsidR="0050469D">
          <w:rPr>
            <w:noProof/>
            <w:webHidden/>
          </w:rPr>
          <w:fldChar w:fldCharType="begin"/>
        </w:r>
        <w:r w:rsidR="0050469D">
          <w:rPr>
            <w:noProof/>
            <w:webHidden/>
          </w:rPr>
          <w:instrText xml:space="preserve"> PAGEREF _Toc511124764 \h </w:instrText>
        </w:r>
        <w:r w:rsidR="0050469D">
          <w:rPr>
            <w:noProof/>
            <w:webHidden/>
          </w:rPr>
        </w:r>
        <w:r w:rsidR="0050469D">
          <w:rPr>
            <w:noProof/>
            <w:webHidden/>
          </w:rPr>
          <w:fldChar w:fldCharType="separate"/>
        </w:r>
        <w:r w:rsidR="0050469D">
          <w:rPr>
            <w:noProof/>
            <w:webHidden/>
          </w:rPr>
          <w:t>11</w:t>
        </w:r>
        <w:r w:rsidR="0050469D">
          <w:rPr>
            <w:noProof/>
            <w:webHidden/>
          </w:rPr>
          <w:fldChar w:fldCharType="end"/>
        </w:r>
      </w:hyperlink>
    </w:p>
    <w:p w14:paraId="54F9DCAF" w14:textId="7AA5BA10"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65" w:history="1">
        <w:r w:rsidR="0050469D" w:rsidRPr="00542D7D">
          <w:rPr>
            <w:rStyle w:val="Hiperligao"/>
            <w:noProof/>
          </w:rPr>
          <w:t>Figura 5 - Ambiente de desenvolvimento Twincat 3.</w:t>
        </w:r>
        <w:r w:rsidR="0050469D">
          <w:rPr>
            <w:noProof/>
            <w:webHidden/>
          </w:rPr>
          <w:tab/>
        </w:r>
        <w:r w:rsidR="0050469D">
          <w:rPr>
            <w:noProof/>
            <w:webHidden/>
          </w:rPr>
          <w:fldChar w:fldCharType="begin"/>
        </w:r>
        <w:r w:rsidR="0050469D">
          <w:rPr>
            <w:noProof/>
            <w:webHidden/>
          </w:rPr>
          <w:instrText xml:space="preserve"> PAGEREF _Toc511124765 \h </w:instrText>
        </w:r>
        <w:r w:rsidR="0050469D">
          <w:rPr>
            <w:noProof/>
            <w:webHidden/>
          </w:rPr>
        </w:r>
        <w:r w:rsidR="0050469D">
          <w:rPr>
            <w:noProof/>
            <w:webHidden/>
          </w:rPr>
          <w:fldChar w:fldCharType="separate"/>
        </w:r>
        <w:r w:rsidR="0050469D">
          <w:rPr>
            <w:noProof/>
            <w:webHidden/>
          </w:rPr>
          <w:t>13</w:t>
        </w:r>
        <w:r w:rsidR="0050469D">
          <w:rPr>
            <w:noProof/>
            <w:webHidden/>
          </w:rPr>
          <w:fldChar w:fldCharType="end"/>
        </w:r>
      </w:hyperlink>
    </w:p>
    <w:p w14:paraId="10941239" w14:textId="0919D597"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66" w:history="1">
        <w:r w:rsidR="0050469D" w:rsidRPr="00542D7D">
          <w:rPr>
            <w:rStyle w:val="Hiperligao"/>
            <w:noProof/>
          </w:rPr>
          <w:t>Figura 6 - Ambiente de desenvolvimento SIMATIC STEP 7.</w:t>
        </w:r>
        <w:r w:rsidR="0050469D">
          <w:rPr>
            <w:noProof/>
            <w:webHidden/>
          </w:rPr>
          <w:tab/>
        </w:r>
        <w:r w:rsidR="0050469D">
          <w:rPr>
            <w:noProof/>
            <w:webHidden/>
          </w:rPr>
          <w:fldChar w:fldCharType="begin"/>
        </w:r>
        <w:r w:rsidR="0050469D">
          <w:rPr>
            <w:noProof/>
            <w:webHidden/>
          </w:rPr>
          <w:instrText xml:space="preserve"> PAGEREF _Toc511124766 \h </w:instrText>
        </w:r>
        <w:r w:rsidR="0050469D">
          <w:rPr>
            <w:noProof/>
            <w:webHidden/>
          </w:rPr>
        </w:r>
        <w:r w:rsidR="0050469D">
          <w:rPr>
            <w:noProof/>
            <w:webHidden/>
          </w:rPr>
          <w:fldChar w:fldCharType="separate"/>
        </w:r>
        <w:r w:rsidR="0050469D">
          <w:rPr>
            <w:noProof/>
            <w:webHidden/>
          </w:rPr>
          <w:t>14</w:t>
        </w:r>
        <w:r w:rsidR="0050469D">
          <w:rPr>
            <w:noProof/>
            <w:webHidden/>
          </w:rPr>
          <w:fldChar w:fldCharType="end"/>
        </w:r>
      </w:hyperlink>
    </w:p>
    <w:p w14:paraId="1B8BD6B9" w14:textId="0795A844"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67" w:history="1">
        <w:r w:rsidR="0050469D" w:rsidRPr="00542D7D">
          <w:rPr>
            <w:rStyle w:val="Hiperligao"/>
            <w:noProof/>
          </w:rPr>
          <w:t>Figura 7 - Ambiente de desenvolvimento PL7.</w:t>
        </w:r>
        <w:r w:rsidR="0050469D">
          <w:rPr>
            <w:noProof/>
            <w:webHidden/>
          </w:rPr>
          <w:tab/>
        </w:r>
        <w:r w:rsidR="0050469D">
          <w:rPr>
            <w:noProof/>
            <w:webHidden/>
          </w:rPr>
          <w:fldChar w:fldCharType="begin"/>
        </w:r>
        <w:r w:rsidR="0050469D">
          <w:rPr>
            <w:noProof/>
            <w:webHidden/>
          </w:rPr>
          <w:instrText xml:space="preserve"> PAGEREF _Toc511124767 \h </w:instrText>
        </w:r>
        <w:r w:rsidR="0050469D">
          <w:rPr>
            <w:noProof/>
            <w:webHidden/>
          </w:rPr>
        </w:r>
        <w:r w:rsidR="0050469D">
          <w:rPr>
            <w:noProof/>
            <w:webHidden/>
          </w:rPr>
          <w:fldChar w:fldCharType="separate"/>
        </w:r>
        <w:r w:rsidR="0050469D">
          <w:rPr>
            <w:noProof/>
            <w:webHidden/>
          </w:rPr>
          <w:t>15</w:t>
        </w:r>
        <w:r w:rsidR="0050469D">
          <w:rPr>
            <w:noProof/>
            <w:webHidden/>
          </w:rPr>
          <w:fldChar w:fldCharType="end"/>
        </w:r>
      </w:hyperlink>
    </w:p>
    <w:p w14:paraId="5EB92BA8" w14:textId="5168DF66"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68" w:history="1">
        <w:r w:rsidR="0050469D" w:rsidRPr="00542D7D">
          <w:rPr>
            <w:rStyle w:val="Hiperligao"/>
            <w:noProof/>
          </w:rPr>
          <w:t>Figura 8 - Indústria 4.0</w:t>
        </w:r>
        <w:r w:rsidR="0050469D">
          <w:rPr>
            <w:noProof/>
            <w:webHidden/>
          </w:rPr>
          <w:tab/>
        </w:r>
        <w:r w:rsidR="0050469D">
          <w:rPr>
            <w:noProof/>
            <w:webHidden/>
          </w:rPr>
          <w:fldChar w:fldCharType="begin"/>
        </w:r>
        <w:r w:rsidR="0050469D">
          <w:rPr>
            <w:noProof/>
            <w:webHidden/>
          </w:rPr>
          <w:instrText xml:space="preserve"> PAGEREF _Toc511124768 \h </w:instrText>
        </w:r>
        <w:r w:rsidR="0050469D">
          <w:rPr>
            <w:noProof/>
            <w:webHidden/>
          </w:rPr>
        </w:r>
        <w:r w:rsidR="0050469D">
          <w:rPr>
            <w:noProof/>
            <w:webHidden/>
          </w:rPr>
          <w:fldChar w:fldCharType="separate"/>
        </w:r>
        <w:r w:rsidR="0050469D">
          <w:rPr>
            <w:noProof/>
            <w:webHidden/>
          </w:rPr>
          <w:t>16</w:t>
        </w:r>
        <w:r w:rsidR="0050469D">
          <w:rPr>
            <w:noProof/>
            <w:webHidden/>
          </w:rPr>
          <w:fldChar w:fldCharType="end"/>
        </w:r>
      </w:hyperlink>
    </w:p>
    <w:p w14:paraId="00CCAB92" w14:textId="3DEFAAF0"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69" w:history="1">
        <w:r w:rsidR="0050469D" w:rsidRPr="00542D7D">
          <w:rPr>
            <w:rStyle w:val="Hiperligao"/>
            <w:noProof/>
          </w:rPr>
          <w:t>Figura 9 - Fábrica Inteligente</w:t>
        </w:r>
        <w:r w:rsidR="0050469D">
          <w:rPr>
            <w:noProof/>
            <w:webHidden/>
          </w:rPr>
          <w:tab/>
        </w:r>
        <w:r w:rsidR="0050469D">
          <w:rPr>
            <w:noProof/>
            <w:webHidden/>
          </w:rPr>
          <w:fldChar w:fldCharType="begin"/>
        </w:r>
        <w:r w:rsidR="0050469D">
          <w:rPr>
            <w:noProof/>
            <w:webHidden/>
          </w:rPr>
          <w:instrText xml:space="preserve"> PAGEREF _Toc511124769 \h </w:instrText>
        </w:r>
        <w:r w:rsidR="0050469D">
          <w:rPr>
            <w:noProof/>
            <w:webHidden/>
          </w:rPr>
        </w:r>
        <w:r w:rsidR="0050469D">
          <w:rPr>
            <w:noProof/>
            <w:webHidden/>
          </w:rPr>
          <w:fldChar w:fldCharType="separate"/>
        </w:r>
        <w:r w:rsidR="0050469D">
          <w:rPr>
            <w:noProof/>
            <w:webHidden/>
          </w:rPr>
          <w:t>17</w:t>
        </w:r>
        <w:r w:rsidR="0050469D">
          <w:rPr>
            <w:noProof/>
            <w:webHidden/>
          </w:rPr>
          <w:fldChar w:fldCharType="end"/>
        </w:r>
      </w:hyperlink>
    </w:p>
    <w:p w14:paraId="46DEA3DB" w14:textId="2AC38E9C"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0" w:history="1">
        <w:r w:rsidR="0050469D" w:rsidRPr="00542D7D">
          <w:rPr>
            <w:rStyle w:val="Hiperligao"/>
            <w:noProof/>
          </w:rPr>
          <w:t>Figura 10 - Evolução da Arpanet.</w:t>
        </w:r>
        <w:r w:rsidR="0050469D">
          <w:rPr>
            <w:noProof/>
            <w:webHidden/>
          </w:rPr>
          <w:tab/>
        </w:r>
        <w:r w:rsidR="0050469D">
          <w:rPr>
            <w:noProof/>
            <w:webHidden/>
          </w:rPr>
          <w:fldChar w:fldCharType="begin"/>
        </w:r>
        <w:r w:rsidR="0050469D">
          <w:rPr>
            <w:noProof/>
            <w:webHidden/>
          </w:rPr>
          <w:instrText xml:space="preserve"> PAGEREF _Toc511124770 \h </w:instrText>
        </w:r>
        <w:r w:rsidR="0050469D">
          <w:rPr>
            <w:noProof/>
            <w:webHidden/>
          </w:rPr>
        </w:r>
        <w:r w:rsidR="0050469D">
          <w:rPr>
            <w:noProof/>
            <w:webHidden/>
          </w:rPr>
          <w:fldChar w:fldCharType="separate"/>
        </w:r>
        <w:r w:rsidR="0050469D">
          <w:rPr>
            <w:noProof/>
            <w:webHidden/>
          </w:rPr>
          <w:t>19</w:t>
        </w:r>
        <w:r w:rsidR="0050469D">
          <w:rPr>
            <w:noProof/>
            <w:webHidden/>
          </w:rPr>
          <w:fldChar w:fldCharType="end"/>
        </w:r>
      </w:hyperlink>
    </w:p>
    <w:p w14:paraId="6640DBA7" w14:textId="4C5D14EF"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1" w:history="1">
        <w:r w:rsidR="0050469D" w:rsidRPr="00542D7D">
          <w:rPr>
            <w:rStyle w:val="Hiperligao"/>
            <w:noProof/>
          </w:rPr>
          <w:t>Figura 11 - Arquitetura do protocolo HTTP</w:t>
        </w:r>
        <w:r w:rsidR="0050469D">
          <w:rPr>
            <w:noProof/>
            <w:webHidden/>
          </w:rPr>
          <w:tab/>
        </w:r>
        <w:r w:rsidR="0050469D">
          <w:rPr>
            <w:noProof/>
            <w:webHidden/>
          </w:rPr>
          <w:fldChar w:fldCharType="begin"/>
        </w:r>
        <w:r w:rsidR="0050469D">
          <w:rPr>
            <w:noProof/>
            <w:webHidden/>
          </w:rPr>
          <w:instrText xml:space="preserve"> PAGEREF _Toc511124771 \h </w:instrText>
        </w:r>
        <w:r w:rsidR="0050469D">
          <w:rPr>
            <w:noProof/>
            <w:webHidden/>
          </w:rPr>
        </w:r>
        <w:r w:rsidR="0050469D">
          <w:rPr>
            <w:noProof/>
            <w:webHidden/>
          </w:rPr>
          <w:fldChar w:fldCharType="separate"/>
        </w:r>
        <w:r w:rsidR="0050469D">
          <w:rPr>
            <w:noProof/>
            <w:webHidden/>
          </w:rPr>
          <w:t>20</w:t>
        </w:r>
        <w:r w:rsidR="0050469D">
          <w:rPr>
            <w:noProof/>
            <w:webHidden/>
          </w:rPr>
          <w:fldChar w:fldCharType="end"/>
        </w:r>
      </w:hyperlink>
    </w:p>
    <w:p w14:paraId="61378BD4" w14:textId="11A0A52E"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2" w:history="1">
        <w:r w:rsidR="0050469D" w:rsidRPr="00542D7D">
          <w:rPr>
            <w:rStyle w:val="Hiperligao"/>
            <w:noProof/>
          </w:rPr>
          <w:t>Figura 12 – Lado cliente da web.</w:t>
        </w:r>
        <w:r w:rsidR="0050469D">
          <w:rPr>
            <w:noProof/>
            <w:webHidden/>
          </w:rPr>
          <w:tab/>
        </w:r>
        <w:r w:rsidR="0050469D">
          <w:rPr>
            <w:noProof/>
            <w:webHidden/>
          </w:rPr>
          <w:fldChar w:fldCharType="begin"/>
        </w:r>
        <w:r w:rsidR="0050469D">
          <w:rPr>
            <w:noProof/>
            <w:webHidden/>
          </w:rPr>
          <w:instrText xml:space="preserve"> PAGEREF _Toc511124772 \h </w:instrText>
        </w:r>
        <w:r w:rsidR="0050469D">
          <w:rPr>
            <w:noProof/>
            <w:webHidden/>
          </w:rPr>
        </w:r>
        <w:r w:rsidR="0050469D">
          <w:rPr>
            <w:noProof/>
            <w:webHidden/>
          </w:rPr>
          <w:fldChar w:fldCharType="separate"/>
        </w:r>
        <w:r w:rsidR="0050469D">
          <w:rPr>
            <w:noProof/>
            <w:webHidden/>
          </w:rPr>
          <w:t>22</w:t>
        </w:r>
        <w:r w:rsidR="0050469D">
          <w:rPr>
            <w:noProof/>
            <w:webHidden/>
          </w:rPr>
          <w:fldChar w:fldCharType="end"/>
        </w:r>
      </w:hyperlink>
    </w:p>
    <w:p w14:paraId="2AFC2F04" w14:textId="4A356D89"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3" w:history="1">
        <w:r w:rsidR="0050469D" w:rsidRPr="00542D7D">
          <w:rPr>
            <w:rStyle w:val="Hiperligao"/>
            <w:noProof/>
          </w:rPr>
          <w:t>Figura 13 - Arquitetura base de aplicações web</w:t>
        </w:r>
        <w:r w:rsidR="0050469D">
          <w:rPr>
            <w:noProof/>
            <w:webHidden/>
          </w:rPr>
          <w:tab/>
        </w:r>
        <w:r w:rsidR="0050469D">
          <w:rPr>
            <w:noProof/>
            <w:webHidden/>
          </w:rPr>
          <w:fldChar w:fldCharType="begin"/>
        </w:r>
        <w:r w:rsidR="0050469D">
          <w:rPr>
            <w:noProof/>
            <w:webHidden/>
          </w:rPr>
          <w:instrText xml:space="preserve"> PAGEREF _Toc511124773 \h </w:instrText>
        </w:r>
        <w:r w:rsidR="0050469D">
          <w:rPr>
            <w:noProof/>
            <w:webHidden/>
          </w:rPr>
        </w:r>
        <w:r w:rsidR="0050469D">
          <w:rPr>
            <w:noProof/>
            <w:webHidden/>
          </w:rPr>
          <w:fldChar w:fldCharType="separate"/>
        </w:r>
        <w:r w:rsidR="0050469D">
          <w:rPr>
            <w:noProof/>
            <w:webHidden/>
          </w:rPr>
          <w:t>23</w:t>
        </w:r>
        <w:r w:rsidR="0050469D">
          <w:rPr>
            <w:noProof/>
            <w:webHidden/>
          </w:rPr>
          <w:fldChar w:fldCharType="end"/>
        </w:r>
      </w:hyperlink>
    </w:p>
    <w:p w14:paraId="27A46E9E" w14:textId="021E4B91"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4" w:history="1">
        <w:r w:rsidR="0050469D" w:rsidRPr="00542D7D">
          <w:rPr>
            <w:rStyle w:val="Hiperligao"/>
            <w:noProof/>
          </w:rPr>
          <w:t>Figura 14 - Arquitetura Cloud Computing</w:t>
        </w:r>
        <w:r w:rsidR="0050469D">
          <w:rPr>
            <w:noProof/>
            <w:webHidden/>
          </w:rPr>
          <w:tab/>
        </w:r>
        <w:r w:rsidR="0050469D">
          <w:rPr>
            <w:noProof/>
            <w:webHidden/>
          </w:rPr>
          <w:fldChar w:fldCharType="begin"/>
        </w:r>
        <w:r w:rsidR="0050469D">
          <w:rPr>
            <w:noProof/>
            <w:webHidden/>
          </w:rPr>
          <w:instrText xml:space="preserve"> PAGEREF _Toc511124774 \h </w:instrText>
        </w:r>
        <w:r w:rsidR="0050469D">
          <w:rPr>
            <w:noProof/>
            <w:webHidden/>
          </w:rPr>
        </w:r>
        <w:r w:rsidR="0050469D">
          <w:rPr>
            <w:noProof/>
            <w:webHidden/>
          </w:rPr>
          <w:fldChar w:fldCharType="separate"/>
        </w:r>
        <w:r w:rsidR="0050469D">
          <w:rPr>
            <w:noProof/>
            <w:webHidden/>
          </w:rPr>
          <w:t>24</w:t>
        </w:r>
        <w:r w:rsidR="0050469D">
          <w:rPr>
            <w:noProof/>
            <w:webHidden/>
          </w:rPr>
          <w:fldChar w:fldCharType="end"/>
        </w:r>
      </w:hyperlink>
    </w:p>
    <w:p w14:paraId="6A3465C8" w14:textId="7A309A46"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5" w:history="1">
        <w:r w:rsidR="0050469D" w:rsidRPr="00542D7D">
          <w:rPr>
            <w:rStyle w:val="Hiperligao"/>
            <w:noProof/>
            <w:lang w:val="en-US"/>
          </w:rPr>
          <w:t>Figura 15 - Human-Machine Interface.</w:t>
        </w:r>
        <w:r w:rsidR="0050469D">
          <w:rPr>
            <w:noProof/>
            <w:webHidden/>
          </w:rPr>
          <w:tab/>
        </w:r>
        <w:r w:rsidR="0050469D">
          <w:rPr>
            <w:noProof/>
            <w:webHidden/>
          </w:rPr>
          <w:fldChar w:fldCharType="begin"/>
        </w:r>
        <w:r w:rsidR="0050469D">
          <w:rPr>
            <w:noProof/>
            <w:webHidden/>
          </w:rPr>
          <w:instrText xml:space="preserve"> PAGEREF _Toc511124775 \h </w:instrText>
        </w:r>
        <w:r w:rsidR="0050469D">
          <w:rPr>
            <w:noProof/>
            <w:webHidden/>
          </w:rPr>
        </w:r>
        <w:r w:rsidR="0050469D">
          <w:rPr>
            <w:noProof/>
            <w:webHidden/>
          </w:rPr>
          <w:fldChar w:fldCharType="separate"/>
        </w:r>
        <w:r w:rsidR="0050469D">
          <w:rPr>
            <w:noProof/>
            <w:webHidden/>
          </w:rPr>
          <w:t>25</w:t>
        </w:r>
        <w:r w:rsidR="0050469D">
          <w:rPr>
            <w:noProof/>
            <w:webHidden/>
          </w:rPr>
          <w:fldChar w:fldCharType="end"/>
        </w:r>
      </w:hyperlink>
    </w:p>
    <w:p w14:paraId="7731A74F" w14:textId="7381D37F"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6" w:history="1">
        <w:r w:rsidR="0050469D" w:rsidRPr="00542D7D">
          <w:rPr>
            <w:rStyle w:val="Hiperligao"/>
            <w:noProof/>
          </w:rPr>
          <w:t>Figura 16 - Arquitetura Sistema SCADA</w:t>
        </w:r>
        <w:r w:rsidR="0050469D">
          <w:rPr>
            <w:noProof/>
            <w:webHidden/>
          </w:rPr>
          <w:tab/>
        </w:r>
        <w:r w:rsidR="0050469D">
          <w:rPr>
            <w:noProof/>
            <w:webHidden/>
          </w:rPr>
          <w:fldChar w:fldCharType="begin"/>
        </w:r>
        <w:r w:rsidR="0050469D">
          <w:rPr>
            <w:noProof/>
            <w:webHidden/>
          </w:rPr>
          <w:instrText xml:space="preserve"> PAGEREF _Toc511124776 \h </w:instrText>
        </w:r>
        <w:r w:rsidR="0050469D">
          <w:rPr>
            <w:noProof/>
            <w:webHidden/>
          </w:rPr>
        </w:r>
        <w:r w:rsidR="0050469D">
          <w:rPr>
            <w:noProof/>
            <w:webHidden/>
          </w:rPr>
          <w:fldChar w:fldCharType="separate"/>
        </w:r>
        <w:r w:rsidR="0050469D">
          <w:rPr>
            <w:noProof/>
            <w:webHidden/>
          </w:rPr>
          <w:t>29</w:t>
        </w:r>
        <w:r w:rsidR="0050469D">
          <w:rPr>
            <w:noProof/>
            <w:webHidden/>
          </w:rPr>
          <w:fldChar w:fldCharType="end"/>
        </w:r>
      </w:hyperlink>
    </w:p>
    <w:p w14:paraId="46EC72FE" w14:textId="768518A3"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7" w:history="1">
        <w:r w:rsidR="0050469D" w:rsidRPr="00542D7D">
          <w:rPr>
            <w:rStyle w:val="Hiperligao"/>
            <w:noProof/>
          </w:rPr>
          <w:t>Figura 17 - Exemplo de fabrico aditivo.</w:t>
        </w:r>
        <w:r w:rsidR="0050469D">
          <w:rPr>
            <w:noProof/>
            <w:webHidden/>
          </w:rPr>
          <w:tab/>
        </w:r>
        <w:r w:rsidR="0050469D">
          <w:rPr>
            <w:noProof/>
            <w:webHidden/>
          </w:rPr>
          <w:fldChar w:fldCharType="begin"/>
        </w:r>
        <w:r w:rsidR="0050469D">
          <w:rPr>
            <w:noProof/>
            <w:webHidden/>
          </w:rPr>
          <w:instrText xml:space="preserve"> PAGEREF _Toc511124777 \h </w:instrText>
        </w:r>
        <w:r w:rsidR="0050469D">
          <w:rPr>
            <w:noProof/>
            <w:webHidden/>
          </w:rPr>
        </w:r>
        <w:r w:rsidR="0050469D">
          <w:rPr>
            <w:noProof/>
            <w:webHidden/>
          </w:rPr>
          <w:fldChar w:fldCharType="separate"/>
        </w:r>
        <w:r w:rsidR="0050469D">
          <w:rPr>
            <w:noProof/>
            <w:webHidden/>
          </w:rPr>
          <w:t>31</w:t>
        </w:r>
        <w:r w:rsidR="0050469D">
          <w:rPr>
            <w:noProof/>
            <w:webHidden/>
          </w:rPr>
          <w:fldChar w:fldCharType="end"/>
        </w:r>
      </w:hyperlink>
    </w:p>
    <w:p w14:paraId="78044653" w14:textId="50E82E0A"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8" w:history="1">
        <w:r w:rsidR="0050469D" w:rsidRPr="00542D7D">
          <w:rPr>
            <w:rStyle w:val="Hiperligao"/>
            <w:noProof/>
          </w:rPr>
          <w:t>Figura 18 - Ganhos de Tempo.</w:t>
        </w:r>
        <w:r w:rsidR="0050469D">
          <w:rPr>
            <w:noProof/>
            <w:webHidden/>
          </w:rPr>
          <w:tab/>
        </w:r>
        <w:r w:rsidR="0050469D">
          <w:rPr>
            <w:noProof/>
            <w:webHidden/>
          </w:rPr>
          <w:fldChar w:fldCharType="begin"/>
        </w:r>
        <w:r w:rsidR="0050469D">
          <w:rPr>
            <w:noProof/>
            <w:webHidden/>
          </w:rPr>
          <w:instrText xml:space="preserve"> PAGEREF _Toc511124778 \h </w:instrText>
        </w:r>
        <w:r w:rsidR="0050469D">
          <w:rPr>
            <w:noProof/>
            <w:webHidden/>
          </w:rPr>
        </w:r>
        <w:r w:rsidR="0050469D">
          <w:rPr>
            <w:noProof/>
            <w:webHidden/>
          </w:rPr>
          <w:fldChar w:fldCharType="separate"/>
        </w:r>
        <w:r w:rsidR="0050469D">
          <w:rPr>
            <w:noProof/>
            <w:webHidden/>
          </w:rPr>
          <w:t>35</w:t>
        </w:r>
        <w:r w:rsidR="0050469D">
          <w:rPr>
            <w:noProof/>
            <w:webHidden/>
          </w:rPr>
          <w:fldChar w:fldCharType="end"/>
        </w:r>
      </w:hyperlink>
    </w:p>
    <w:p w14:paraId="570AC600" w14:textId="1F93ABA7"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79" w:history="1">
        <w:r w:rsidR="0050469D" w:rsidRPr="00542D7D">
          <w:rPr>
            <w:rStyle w:val="Hiperligao"/>
            <w:noProof/>
          </w:rPr>
          <w:t>Figura 19 - Linha de Paletização Automatizada.</w:t>
        </w:r>
        <w:r w:rsidR="0050469D">
          <w:rPr>
            <w:noProof/>
            <w:webHidden/>
          </w:rPr>
          <w:tab/>
        </w:r>
        <w:r w:rsidR="0050469D">
          <w:rPr>
            <w:noProof/>
            <w:webHidden/>
          </w:rPr>
          <w:fldChar w:fldCharType="begin"/>
        </w:r>
        <w:r w:rsidR="0050469D">
          <w:rPr>
            <w:noProof/>
            <w:webHidden/>
          </w:rPr>
          <w:instrText xml:space="preserve"> PAGEREF _Toc511124779 \h </w:instrText>
        </w:r>
        <w:r w:rsidR="0050469D">
          <w:rPr>
            <w:noProof/>
            <w:webHidden/>
          </w:rPr>
        </w:r>
        <w:r w:rsidR="0050469D">
          <w:rPr>
            <w:noProof/>
            <w:webHidden/>
          </w:rPr>
          <w:fldChar w:fldCharType="separate"/>
        </w:r>
        <w:r w:rsidR="0050469D">
          <w:rPr>
            <w:noProof/>
            <w:webHidden/>
          </w:rPr>
          <w:t>36</w:t>
        </w:r>
        <w:r w:rsidR="0050469D">
          <w:rPr>
            <w:noProof/>
            <w:webHidden/>
          </w:rPr>
          <w:fldChar w:fldCharType="end"/>
        </w:r>
      </w:hyperlink>
    </w:p>
    <w:p w14:paraId="535AE4E9" w14:textId="06EA2D98"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0" w:history="1">
        <w:r w:rsidR="0050469D" w:rsidRPr="00542D7D">
          <w:rPr>
            <w:rStyle w:val="Hiperligao"/>
            <w:noProof/>
          </w:rPr>
          <w:t>Figura 20 – Arquitetura para monitorização remota dos processos.</w:t>
        </w:r>
        <w:r w:rsidR="0050469D">
          <w:rPr>
            <w:noProof/>
            <w:webHidden/>
          </w:rPr>
          <w:tab/>
        </w:r>
        <w:r w:rsidR="0050469D">
          <w:rPr>
            <w:noProof/>
            <w:webHidden/>
          </w:rPr>
          <w:fldChar w:fldCharType="begin"/>
        </w:r>
        <w:r w:rsidR="0050469D">
          <w:rPr>
            <w:noProof/>
            <w:webHidden/>
          </w:rPr>
          <w:instrText xml:space="preserve"> PAGEREF _Toc511124780 \h </w:instrText>
        </w:r>
        <w:r w:rsidR="0050469D">
          <w:rPr>
            <w:noProof/>
            <w:webHidden/>
          </w:rPr>
        </w:r>
        <w:r w:rsidR="0050469D">
          <w:rPr>
            <w:noProof/>
            <w:webHidden/>
          </w:rPr>
          <w:fldChar w:fldCharType="separate"/>
        </w:r>
        <w:r w:rsidR="0050469D">
          <w:rPr>
            <w:noProof/>
            <w:webHidden/>
          </w:rPr>
          <w:t>38</w:t>
        </w:r>
        <w:r w:rsidR="0050469D">
          <w:rPr>
            <w:noProof/>
            <w:webHidden/>
          </w:rPr>
          <w:fldChar w:fldCharType="end"/>
        </w:r>
      </w:hyperlink>
    </w:p>
    <w:p w14:paraId="610CA299" w14:textId="21785755"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1" w:history="1">
        <w:r w:rsidR="0050469D" w:rsidRPr="00542D7D">
          <w:rPr>
            <w:rStyle w:val="Hiperligao"/>
            <w:noProof/>
          </w:rPr>
          <w:t>Figura 21 - Página web dinâmica para monitorização.</w:t>
        </w:r>
        <w:r w:rsidR="0050469D">
          <w:rPr>
            <w:noProof/>
            <w:webHidden/>
          </w:rPr>
          <w:tab/>
        </w:r>
        <w:r w:rsidR="0050469D">
          <w:rPr>
            <w:noProof/>
            <w:webHidden/>
          </w:rPr>
          <w:fldChar w:fldCharType="begin"/>
        </w:r>
        <w:r w:rsidR="0050469D">
          <w:rPr>
            <w:noProof/>
            <w:webHidden/>
          </w:rPr>
          <w:instrText xml:space="preserve"> PAGEREF _Toc511124781 \h </w:instrText>
        </w:r>
        <w:r w:rsidR="0050469D">
          <w:rPr>
            <w:noProof/>
            <w:webHidden/>
          </w:rPr>
        </w:r>
        <w:r w:rsidR="0050469D">
          <w:rPr>
            <w:noProof/>
            <w:webHidden/>
          </w:rPr>
          <w:fldChar w:fldCharType="separate"/>
        </w:r>
        <w:r w:rsidR="0050469D">
          <w:rPr>
            <w:noProof/>
            <w:webHidden/>
          </w:rPr>
          <w:t>39</w:t>
        </w:r>
        <w:r w:rsidR="0050469D">
          <w:rPr>
            <w:noProof/>
            <w:webHidden/>
          </w:rPr>
          <w:fldChar w:fldCharType="end"/>
        </w:r>
      </w:hyperlink>
    </w:p>
    <w:p w14:paraId="3CC6AD43" w14:textId="5C9E65D6"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2" w:history="1">
        <w:r w:rsidR="0050469D" w:rsidRPr="00542D7D">
          <w:rPr>
            <w:rStyle w:val="Hiperligao"/>
            <w:noProof/>
          </w:rPr>
          <w:t>Figura 22 - Aplicação Java para monitorizar temperatura.</w:t>
        </w:r>
        <w:r w:rsidR="0050469D">
          <w:rPr>
            <w:noProof/>
            <w:webHidden/>
          </w:rPr>
          <w:tab/>
        </w:r>
        <w:r w:rsidR="0050469D">
          <w:rPr>
            <w:noProof/>
            <w:webHidden/>
          </w:rPr>
          <w:fldChar w:fldCharType="begin"/>
        </w:r>
        <w:r w:rsidR="0050469D">
          <w:rPr>
            <w:noProof/>
            <w:webHidden/>
          </w:rPr>
          <w:instrText xml:space="preserve"> PAGEREF _Toc511124782 \h </w:instrText>
        </w:r>
        <w:r w:rsidR="0050469D">
          <w:rPr>
            <w:noProof/>
            <w:webHidden/>
          </w:rPr>
        </w:r>
        <w:r w:rsidR="0050469D">
          <w:rPr>
            <w:noProof/>
            <w:webHidden/>
          </w:rPr>
          <w:fldChar w:fldCharType="separate"/>
        </w:r>
        <w:r w:rsidR="0050469D">
          <w:rPr>
            <w:noProof/>
            <w:webHidden/>
          </w:rPr>
          <w:t>40</w:t>
        </w:r>
        <w:r w:rsidR="0050469D">
          <w:rPr>
            <w:noProof/>
            <w:webHidden/>
          </w:rPr>
          <w:fldChar w:fldCharType="end"/>
        </w:r>
      </w:hyperlink>
    </w:p>
    <w:p w14:paraId="2CF1A979" w14:textId="2FA4E67D"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3" w:history="1">
        <w:r w:rsidR="0050469D" w:rsidRPr="00542D7D">
          <w:rPr>
            <w:rStyle w:val="Hiperligao"/>
            <w:noProof/>
          </w:rPr>
          <w:t>Figura 23 - Arquitetura do sistema para controlo remoto de laboratório.</w:t>
        </w:r>
        <w:r w:rsidR="0050469D">
          <w:rPr>
            <w:noProof/>
            <w:webHidden/>
          </w:rPr>
          <w:tab/>
        </w:r>
        <w:r w:rsidR="0050469D">
          <w:rPr>
            <w:noProof/>
            <w:webHidden/>
          </w:rPr>
          <w:fldChar w:fldCharType="begin"/>
        </w:r>
        <w:r w:rsidR="0050469D">
          <w:rPr>
            <w:noProof/>
            <w:webHidden/>
          </w:rPr>
          <w:instrText xml:space="preserve"> PAGEREF _Toc511124783 \h </w:instrText>
        </w:r>
        <w:r w:rsidR="0050469D">
          <w:rPr>
            <w:noProof/>
            <w:webHidden/>
          </w:rPr>
        </w:r>
        <w:r w:rsidR="0050469D">
          <w:rPr>
            <w:noProof/>
            <w:webHidden/>
          </w:rPr>
          <w:fldChar w:fldCharType="separate"/>
        </w:r>
        <w:r w:rsidR="0050469D">
          <w:rPr>
            <w:noProof/>
            <w:webHidden/>
          </w:rPr>
          <w:t>41</w:t>
        </w:r>
        <w:r w:rsidR="0050469D">
          <w:rPr>
            <w:noProof/>
            <w:webHidden/>
          </w:rPr>
          <w:fldChar w:fldCharType="end"/>
        </w:r>
      </w:hyperlink>
    </w:p>
    <w:p w14:paraId="4DFF6165" w14:textId="0D501606"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4" w:history="1">
        <w:r w:rsidR="0050469D" w:rsidRPr="00542D7D">
          <w:rPr>
            <w:rStyle w:val="Hiperligao"/>
            <w:noProof/>
          </w:rPr>
          <w:t>Figura 24 - Página no browser para controlo remoto.</w:t>
        </w:r>
        <w:r w:rsidR="0050469D">
          <w:rPr>
            <w:noProof/>
            <w:webHidden/>
          </w:rPr>
          <w:tab/>
        </w:r>
        <w:r w:rsidR="0050469D">
          <w:rPr>
            <w:noProof/>
            <w:webHidden/>
          </w:rPr>
          <w:fldChar w:fldCharType="begin"/>
        </w:r>
        <w:r w:rsidR="0050469D">
          <w:rPr>
            <w:noProof/>
            <w:webHidden/>
          </w:rPr>
          <w:instrText xml:space="preserve"> PAGEREF _Toc511124784 \h </w:instrText>
        </w:r>
        <w:r w:rsidR="0050469D">
          <w:rPr>
            <w:noProof/>
            <w:webHidden/>
          </w:rPr>
        </w:r>
        <w:r w:rsidR="0050469D">
          <w:rPr>
            <w:noProof/>
            <w:webHidden/>
          </w:rPr>
          <w:fldChar w:fldCharType="separate"/>
        </w:r>
        <w:r w:rsidR="0050469D">
          <w:rPr>
            <w:noProof/>
            <w:webHidden/>
          </w:rPr>
          <w:t>42</w:t>
        </w:r>
        <w:r w:rsidR="0050469D">
          <w:rPr>
            <w:noProof/>
            <w:webHidden/>
          </w:rPr>
          <w:fldChar w:fldCharType="end"/>
        </w:r>
      </w:hyperlink>
    </w:p>
    <w:p w14:paraId="594842BF" w14:textId="33359B09"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5" w:history="1">
        <w:r w:rsidR="0050469D" w:rsidRPr="00542D7D">
          <w:rPr>
            <w:rStyle w:val="Hiperligao"/>
            <w:noProof/>
          </w:rPr>
          <w:t>Figura 25 - Arquitetura do sistema para controlo de PLC remotamente.</w:t>
        </w:r>
        <w:r w:rsidR="0050469D">
          <w:rPr>
            <w:noProof/>
            <w:webHidden/>
          </w:rPr>
          <w:tab/>
        </w:r>
        <w:r w:rsidR="0050469D">
          <w:rPr>
            <w:noProof/>
            <w:webHidden/>
          </w:rPr>
          <w:fldChar w:fldCharType="begin"/>
        </w:r>
        <w:r w:rsidR="0050469D">
          <w:rPr>
            <w:noProof/>
            <w:webHidden/>
          </w:rPr>
          <w:instrText xml:space="preserve"> PAGEREF _Toc511124785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4435782C" w14:textId="35D70100"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6" w:history="1">
        <w:r w:rsidR="0050469D" w:rsidRPr="00542D7D">
          <w:rPr>
            <w:rStyle w:val="Hiperligao"/>
            <w:noProof/>
          </w:rPr>
          <w:t>Figura 26 - Página web para controlo das variáveis do PLC.</w:t>
        </w:r>
        <w:r w:rsidR="0050469D">
          <w:rPr>
            <w:noProof/>
            <w:webHidden/>
          </w:rPr>
          <w:tab/>
        </w:r>
        <w:r w:rsidR="0050469D">
          <w:rPr>
            <w:noProof/>
            <w:webHidden/>
          </w:rPr>
          <w:fldChar w:fldCharType="begin"/>
        </w:r>
        <w:r w:rsidR="0050469D">
          <w:rPr>
            <w:noProof/>
            <w:webHidden/>
          </w:rPr>
          <w:instrText xml:space="preserve"> PAGEREF _Toc511124786 \h </w:instrText>
        </w:r>
        <w:r w:rsidR="0050469D">
          <w:rPr>
            <w:noProof/>
            <w:webHidden/>
          </w:rPr>
        </w:r>
        <w:r w:rsidR="0050469D">
          <w:rPr>
            <w:noProof/>
            <w:webHidden/>
          </w:rPr>
          <w:fldChar w:fldCharType="separate"/>
        </w:r>
        <w:r w:rsidR="0050469D">
          <w:rPr>
            <w:noProof/>
            <w:webHidden/>
          </w:rPr>
          <w:t>43</w:t>
        </w:r>
        <w:r w:rsidR="0050469D">
          <w:rPr>
            <w:noProof/>
            <w:webHidden/>
          </w:rPr>
          <w:fldChar w:fldCharType="end"/>
        </w:r>
      </w:hyperlink>
    </w:p>
    <w:p w14:paraId="52500135" w14:textId="26420B61"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7" w:history="1">
        <w:r w:rsidR="0050469D" w:rsidRPr="00542D7D">
          <w:rPr>
            <w:rStyle w:val="Hiperligao"/>
            <w:noProof/>
          </w:rPr>
          <w:t>Figura 27 - Software Eiger.</w:t>
        </w:r>
        <w:r w:rsidR="0050469D">
          <w:rPr>
            <w:noProof/>
            <w:webHidden/>
          </w:rPr>
          <w:tab/>
        </w:r>
        <w:r w:rsidR="0050469D">
          <w:rPr>
            <w:noProof/>
            <w:webHidden/>
          </w:rPr>
          <w:fldChar w:fldCharType="begin"/>
        </w:r>
        <w:r w:rsidR="0050469D">
          <w:rPr>
            <w:noProof/>
            <w:webHidden/>
          </w:rPr>
          <w:instrText xml:space="preserve"> PAGEREF _Toc511124787 \h </w:instrText>
        </w:r>
        <w:r w:rsidR="0050469D">
          <w:rPr>
            <w:noProof/>
            <w:webHidden/>
          </w:rPr>
        </w:r>
        <w:r w:rsidR="0050469D">
          <w:rPr>
            <w:noProof/>
            <w:webHidden/>
          </w:rPr>
          <w:fldChar w:fldCharType="separate"/>
        </w:r>
        <w:r w:rsidR="0050469D">
          <w:rPr>
            <w:noProof/>
            <w:webHidden/>
          </w:rPr>
          <w:t>44</w:t>
        </w:r>
        <w:r w:rsidR="0050469D">
          <w:rPr>
            <w:noProof/>
            <w:webHidden/>
          </w:rPr>
          <w:fldChar w:fldCharType="end"/>
        </w:r>
      </w:hyperlink>
    </w:p>
    <w:p w14:paraId="624B2432" w14:textId="752FE8B6"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8" w:history="1">
        <w:r w:rsidR="0050469D" w:rsidRPr="00542D7D">
          <w:rPr>
            <w:rStyle w:val="Hiperligao"/>
            <w:noProof/>
          </w:rPr>
          <w:t>Figura 28 - A interface do sistema através dos óculos e dos marcadores de RA.</w:t>
        </w:r>
        <w:r w:rsidR="0050469D">
          <w:rPr>
            <w:noProof/>
            <w:webHidden/>
          </w:rPr>
          <w:tab/>
        </w:r>
        <w:r w:rsidR="0050469D">
          <w:rPr>
            <w:noProof/>
            <w:webHidden/>
          </w:rPr>
          <w:fldChar w:fldCharType="begin"/>
        </w:r>
        <w:r w:rsidR="0050469D">
          <w:rPr>
            <w:noProof/>
            <w:webHidden/>
          </w:rPr>
          <w:instrText xml:space="preserve"> PAGEREF _Toc511124788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7B8791D" w14:textId="29C618FE"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89" w:history="1">
        <w:r w:rsidR="0050469D" w:rsidRPr="00542D7D">
          <w:rPr>
            <w:rStyle w:val="Hiperligao"/>
            <w:noProof/>
          </w:rPr>
          <w:t>Figura 29 - Uma peça a ser modelada. Material virtual é "despejado" do spray na mão direita.</w:t>
        </w:r>
        <w:r w:rsidR="0050469D">
          <w:rPr>
            <w:noProof/>
            <w:webHidden/>
          </w:rPr>
          <w:tab/>
        </w:r>
        <w:r w:rsidR="0050469D">
          <w:rPr>
            <w:noProof/>
            <w:webHidden/>
          </w:rPr>
          <w:fldChar w:fldCharType="begin"/>
        </w:r>
        <w:r w:rsidR="0050469D">
          <w:rPr>
            <w:noProof/>
            <w:webHidden/>
          </w:rPr>
          <w:instrText xml:space="preserve"> PAGEREF _Toc511124789 \h </w:instrText>
        </w:r>
        <w:r w:rsidR="0050469D">
          <w:rPr>
            <w:noProof/>
            <w:webHidden/>
          </w:rPr>
        </w:r>
        <w:r w:rsidR="0050469D">
          <w:rPr>
            <w:noProof/>
            <w:webHidden/>
          </w:rPr>
          <w:fldChar w:fldCharType="separate"/>
        </w:r>
        <w:r w:rsidR="0050469D">
          <w:rPr>
            <w:noProof/>
            <w:webHidden/>
          </w:rPr>
          <w:t>47</w:t>
        </w:r>
        <w:r w:rsidR="0050469D">
          <w:rPr>
            <w:noProof/>
            <w:webHidden/>
          </w:rPr>
          <w:fldChar w:fldCharType="end"/>
        </w:r>
      </w:hyperlink>
    </w:p>
    <w:p w14:paraId="7B0B3D66" w14:textId="6D3CD449"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0" w:history="1">
        <w:r w:rsidR="0050469D" w:rsidRPr="00542D7D">
          <w:rPr>
            <w:rStyle w:val="Hiperligao"/>
            <w:noProof/>
          </w:rPr>
          <w:t>Figura 30 - Á esquerda a peça em RA, ao centro a peça em software de modelação 3D e á direita a peça impressa.</w:t>
        </w:r>
        <w:r w:rsidR="0050469D">
          <w:rPr>
            <w:noProof/>
            <w:webHidden/>
          </w:rPr>
          <w:tab/>
        </w:r>
        <w:r w:rsidR="0050469D">
          <w:rPr>
            <w:noProof/>
            <w:webHidden/>
          </w:rPr>
          <w:fldChar w:fldCharType="begin"/>
        </w:r>
        <w:r w:rsidR="0050469D">
          <w:rPr>
            <w:noProof/>
            <w:webHidden/>
          </w:rPr>
          <w:instrText xml:space="preserve"> PAGEREF _Toc511124790 \h </w:instrText>
        </w:r>
        <w:r w:rsidR="0050469D">
          <w:rPr>
            <w:noProof/>
            <w:webHidden/>
          </w:rPr>
        </w:r>
        <w:r w:rsidR="0050469D">
          <w:rPr>
            <w:noProof/>
            <w:webHidden/>
          </w:rPr>
          <w:fldChar w:fldCharType="separate"/>
        </w:r>
        <w:r w:rsidR="0050469D">
          <w:rPr>
            <w:noProof/>
            <w:webHidden/>
          </w:rPr>
          <w:t>48</w:t>
        </w:r>
        <w:r w:rsidR="0050469D">
          <w:rPr>
            <w:noProof/>
            <w:webHidden/>
          </w:rPr>
          <w:fldChar w:fldCharType="end"/>
        </w:r>
      </w:hyperlink>
    </w:p>
    <w:p w14:paraId="793F7999" w14:textId="3268A796"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1" w:history="1">
        <w:r w:rsidR="0050469D" w:rsidRPr="00542D7D">
          <w:rPr>
            <w:rStyle w:val="Hiperligao"/>
            <w:noProof/>
          </w:rPr>
          <w:t>Figura 31 - Montagem de produto animada em ambiente de RA.</w:t>
        </w:r>
        <w:r w:rsidR="0050469D">
          <w:rPr>
            <w:noProof/>
            <w:webHidden/>
          </w:rPr>
          <w:tab/>
        </w:r>
        <w:r w:rsidR="0050469D">
          <w:rPr>
            <w:noProof/>
            <w:webHidden/>
          </w:rPr>
          <w:fldChar w:fldCharType="begin"/>
        </w:r>
        <w:r w:rsidR="0050469D">
          <w:rPr>
            <w:noProof/>
            <w:webHidden/>
          </w:rPr>
          <w:instrText xml:space="preserve"> PAGEREF _Toc511124791 \h </w:instrText>
        </w:r>
        <w:r w:rsidR="0050469D">
          <w:rPr>
            <w:noProof/>
            <w:webHidden/>
          </w:rPr>
        </w:r>
        <w:r w:rsidR="0050469D">
          <w:rPr>
            <w:noProof/>
            <w:webHidden/>
          </w:rPr>
          <w:fldChar w:fldCharType="separate"/>
        </w:r>
        <w:r w:rsidR="0050469D">
          <w:rPr>
            <w:noProof/>
            <w:webHidden/>
          </w:rPr>
          <w:t>49</w:t>
        </w:r>
        <w:r w:rsidR="0050469D">
          <w:rPr>
            <w:noProof/>
            <w:webHidden/>
          </w:rPr>
          <w:fldChar w:fldCharType="end"/>
        </w:r>
      </w:hyperlink>
    </w:p>
    <w:p w14:paraId="1328D30D" w14:textId="3431C17F"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2" w:history="1">
        <w:r w:rsidR="0050469D" w:rsidRPr="00542D7D">
          <w:rPr>
            <w:rStyle w:val="Hiperligao"/>
            <w:noProof/>
          </w:rPr>
          <w:t>Figura 32 - Equipamento utilizado para o protótipo funcional</w:t>
        </w:r>
        <w:r w:rsidR="0050469D">
          <w:rPr>
            <w:noProof/>
            <w:webHidden/>
          </w:rPr>
          <w:tab/>
        </w:r>
        <w:r w:rsidR="0050469D">
          <w:rPr>
            <w:noProof/>
            <w:webHidden/>
          </w:rPr>
          <w:fldChar w:fldCharType="begin"/>
        </w:r>
        <w:r w:rsidR="0050469D">
          <w:rPr>
            <w:noProof/>
            <w:webHidden/>
          </w:rPr>
          <w:instrText xml:space="preserve"> PAGEREF _Toc511124792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203565ED" w14:textId="6E5C36A4"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3" w:history="1">
        <w:r w:rsidR="0050469D" w:rsidRPr="00542D7D">
          <w:rPr>
            <w:rStyle w:val="Hiperligao"/>
            <w:noProof/>
          </w:rPr>
          <w:t>Figura 33 - Equipamento em funcionamento</w:t>
        </w:r>
        <w:r w:rsidR="0050469D">
          <w:rPr>
            <w:noProof/>
            <w:webHidden/>
          </w:rPr>
          <w:tab/>
        </w:r>
        <w:r w:rsidR="0050469D">
          <w:rPr>
            <w:noProof/>
            <w:webHidden/>
          </w:rPr>
          <w:fldChar w:fldCharType="begin"/>
        </w:r>
        <w:r w:rsidR="0050469D">
          <w:rPr>
            <w:noProof/>
            <w:webHidden/>
          </w:rPr>
          <w:instrText xml:space="preserve"> PAGEREF _Toc511124793 \h </w:instrText>
        </w:r>
        <w:r w:rsidR="0050469D">
          <w:rPr>
            <w:noProof/>
            <w:webHidden/>
          </w:rPr>
        </w:r>
        <w:r w:rsidR="0050469D">
          <w:rPr>
            <w:noProof/>
            <w:webHidden/>
          </w:rPr>
          <w:fldChar w:fldCharType="separate"/>
        </w:r>
        <w:r w:rsidR="0050469D">
          <w:rPr>
            <w:noProof/>
            <w:webHidden/>
          </w:rPr>
          <w:t>51</w:t>
        </w:r>
        <w:r w:rsidR="0050469D">
          <w:rPr>
            <w:noProof/>
            <w:webHidden/>
          </w:rPr>
          <w:fldChar w:fldCharType="end"/>
        </w:r>
      </w:hyperlink>
    </w:p>
    <w:p w14:paraId="3B940486" w14:textId="64F5E0A2"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4" w:history="1">
        <w:r w:rsidR="0050469D" w:rsidRPr="00542D7D">
          <w:rPr>
            <w:rStyle w:val="Hiperligao"/>
            <w:noProof/>
          </w:rPr>
          <w:t>Figura 34 - Equipamento a depositar gesso, criando uma peça</w:t>
        </w:r>
        <w:r w:rsidR="0050469D">
          <w:rPr>
            <w:noProof/>
            <w:webHidden/>
          </w:rPr>
          <w:tab/>
        </w:r>
        <w:r w:rsidR="0050469D">
          <w:rPr>
            <w:noProof/>
            <w:webHidden/>
          </w:rPr>
          <w:fldChar w:fldCharType="begin"/>
        </w:r>
        <w:r w:rsidR="0050469D">
          <w:rPr>
            <w:noProof/>
            <w:webHidden/>
          </w:rPr>
          <w:instrText xml:space="preserve"> PAGEREF _Toc511124794 \h </w:instrText>
        </w:r>
        <w:r w:rsidR="0050469D">
          <w:rPr>
            <w:noProof/>
            <w:webHidden/>
          </w:rPr>
        </w:r>
        <w:r w:rsidR="0050469D">
          <w:rPr>
            <w:noProof/>
            <w:webHidden/>
          </w:rPr>
          <w:fldChar w:fldCharType="separate"/>
        </w:r>
        <w:r w:rsidR="0050469D">
          <w:rPr>
            <w:noProof/>
            <w:webHidden/>
          </w:rPr>
          <w:t>52</w:t>
        </w:r>
        <w:r w:rsidR="0050469D">
          <w:rPr>
            <w:noProof/>
            <w:webHidden/>
          </w:rPr>
          <w:fldChar w:fldCharType="end"/>
        </w:r>
      </w:hyperlink>
    </w:p>
    <w:p w14:paraId="387E50D6" w14:textId="3C8AB8DC"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5" w:history="1">
        <w:r w:rsidR="0050469D" w:rsidRPr="00542D7D">
          <w:rPr>
            <w:rStyle w:val="Hiperligao"/>
            <w:noProof/>
          </w:rPr>
          <w:t>Figura 35 - Estrutura da área de impressão do equipamento final</w:t>
        </w:r>
        <w:r w:rsidR="0050469D">
          <w:rPr>
            <w:noProof/>
            <w:webHidden/>
          </w:rPr>
          <w:tab/>
        </w:r>
        <w:r w:rsidR="0050469D">
          <w:rPr>
            <w:noProof/>
            <w:webHidden/>
          </w:rPr>
          <w:fldChar w:fldCharType="begin"/>
        </w:r>
        <w:r w:rsidR="0050469D">
          <w:rPr>
            <w:noProof/>
            <w:webHidden/>
          </w:rPr>
          <w:instrText xml:space="preserve"> PAGEREF _Toc511124795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60EFF882" w14:textId="67A615A4"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6" w:history="1">
        <w:r w:rsidR="0050469D" w:rsidRPr="00542D7D">
          <w:rPr>
            <w:rStyle w:val="Hiperligao"/>
            <w:noProof/>
          </w:rPr>
          <w:t>Figura 36 - Equipamento de Fabrico Aditivo e a HMI</w:t>
        </w:r>
        <w:r w:rsidR="0050469D">
          <w:rPr>
            <w:noProof/>
            <w:webHidden/>
          </w:rPr>
          <w:tab/>
        </w:r>
        <w:r w:rsidR="0050469D">
          <w:rPr>
            <w:noProof/>
            <w:webHidden/>
          </w:rPr>
          <w:fldChar w:fldCharType="begin"/>
        </w:r>
        <w:r w:rsidR="0050469D">
          <w:rPr>
            <w:noProof/>
            <w:webHidden/>
          </w:rPr>
          <w:instrText xml:space="preserve"> PAGEREF _Toc511124796 \h </w:instrText>
        </w:r>
        <w:r w:rsidR="0050469D">
          <w:rPr>
            <w:noProof/>
            <w:webHidden/>
          </w:rPr>
        </w:r>
        <w:r w:rsidR="0050469D">
          <w:rPr>
            <w:noProof/>
            <w:webHidden/>
          </w:rPr>
          <w:fldChar w:fldCharType="separate"/>
        </w:r>
        <w:r w:rsidR="0050469D">
          <w:rPr>
            <w:noProof/>
            <w:webHidden/>
          </w:rPr>
          <w:t>53</w:t>
        </w:r>
        <w:r w:rsidR="0050469D">
          <w:rPr>
            <w:noProof/>
            <w:webHidden/>
          </w:rPr>
          <w:fldChar w:fldCharType="end"/>
        </w:r>
      </w:hyperlink>
    </w:p>
    <w:p w14:paraId="711D7A1A" w14:textId="38627FC4"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7" w:history="1">
        <w:r w:rsidR="0050469D" w:rsidRPr="00542D7D">
          <w:rPr>
            <w:rStyle w:val="Hiperligao"/>
            <w:noProof/>
          </w:rPr>
          <w:t>Figura 37 - Equipamento de Fabrico Aditivo e a HMI</w:t>
        </w:r>
        <w:r w:rsidR="0050469D">
          <w:rPr>
            <w:noProof/>
            <w:webHidden/>
          </w:rPr>
          <w:tab/>
        </w:r>
        <w:r w:rsidR="0050469D">
          <w:rPr>
            <w:noProof/>
            <w:webHidden/>
          </w:rPr>
          <w:fldChar w:fldCharType="begin"/>
        </w:r>
        <w:r w:rsidR="0050469D">
          <w:rPr>
            <w:noProof/>
            <w:webHidden/>
          </w:rPr>
          <w:instrText xml:space="preserve"> PAGEREF _Toc511124797 \h </w:instrText>
        </w:r>
        <w:r w:rsidR="0050469D">
          <w:rPr>
            <w:noProof/>
            <w:webHidden/>
          </w:rPr>
        </w:r>
        <w:r w:rsidR="0050469D">
          <w:rPr>
            <w:noProof/>
            <w:webHidden/>
          </w:rPr>
          <w:fldChar w:fldCharType="separate"/>
        </w:r>
        <w:r w:rsidR="0050469D">
          <w:rPr>
            <w:noProof/>
            <w:webHidden/>
          </w:rPr>
          <w:t>54</w:t>
        </w:r>
        <w:r w:rsidR="0050469D">
          <w:rPr>
            <w:noProof/>
            <w:webHidden/>
          </w:rPr>
          <w:fldChar w:fldCharType="end"/>
        </w:r>
      </w:hyperlink>
    </w:p>
    <w:p w14:paraId="12E22059" w14:textId="0BEB215A"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8" w:history="1">
        <w:r w:rsidR="0050469D" w:rsidRPr="00542D7D">
          <w:rPr>
            <w:rStyle w:val="Hiperligao"/>
            <w:noProof/>
          </w:rPr>
          <w:t>Figura 57 - Exemplo de código G</w:t>
        </w:r>
        <w:r w:rsidR="0050469D">
          <w:rPr>
            <w:noProof/>
            <w:webHidden/>
          </w:rPr>
          <w:tab/>
        </w:r>
        <w:r w:rsidR="0050469D">
          <w:rPr>
            <w:noProof/>
            <w:webHidden/>
          </w:rPr>
          <w:fldChar w:fldCharType="begin"/>
        </w:r>
        <w:r w:rsidR="0050469D">
          <w:rPr>
            <w:noProof/>
            <w:webHidden/>
          </w:rPr>
          <w:instrText xml:space="preserve"> PAGEREF _Toc511124798 \h </w:instrText>
        </w:r>
        <w:r w:rsidR="0050469D">
          <w:rPr>
            <w:noProof/>
            <w:webHidden/>
          </w:rPr>
        </w:r>
        <w:r w:rsidR="0050469D">
          <w:rPr>
            <w:noProof/>
            <w:webHidden/>
          </w:rPr>
          <w:fldChar w:fldCharType="separate"/>
        </w:r>
        <w:r w:rsidR="0050469D">
          <w:rPr>
            <w:noProof/>
            <w:webHidden/>
          </w:rPr>
          <w:t>55</w:t>
        </w:r>
        <w:r w:rsidR="0050469D">
          <w:rPr>
            <w:noProof/>
            <w:webHidden/>
          </w:rPr>
          <w:fldChar w:fldCharType="end"/>
        </w:r>
      </w:hyperlink>
    </w:p>
    <w:p w14:paraId="07FFB533" w14:textId="699AE01F"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799" w:history="1">
        <w:r w:rsidR="0050469D" w:rsidRPr="00542D7D">
          <w:rPr>
            <w:rStyle w:val="Hiperligao"/>
            <w:noProof/>
          </w:rPr>
          <w:t>Figura 38 -  Arquitetura do Protótipo</w:t>
        </w:r>
        <w:r w:rsidR="0050469D">
          <w:rPr>
            <w:noProof/>
            <w:webHidden/>
          </w:rPr>
          <w:tab/>
        </w:r>
        <w:r w:rsidR="0050469D">
          <w:rPr>
            <w:noProof/>
            <w:webHidden/>
          </w:rPr>
          <w:fldChar w:fldCharType="begin"/>
        </w:r>
        <w:r w:rsidR="0050469D">
          <w:rPr>
            <w:noProof/>
            <w:webHidden/>
          </w:rPr>
          <w:instrText xml:space="preserve"> PAGEREF _Toc511124799 \h </w:instrText>
        </w:r>
        <w:r w:rsidR="0050469D">
          <w:rPr>
            <w:noProof/>
            <w:webHidden/>
          </w:rPr>
        </w:r>
        <w:r w:rsidR="0050469D">
          <w:rPr>
            <w:noProof/>
            <w:webHidden/>
          </w:rPr>
          <w:fldChar w:fldCharType="separate"/>
        </w:r>
        <w:r w:rsidR="0050469D">
          <w:rPr>
            <w:noProof/>
            <w:webHidden/>
          </w:rPr>
          <w:t>57</w:t>
        </w:r>
        <w:r w:rsidR="0050469D">
          <w:rPr>
            <w:noProof/>
            <w:webHidden/>
          </w:rPr>
          <w:fldChar w:fldCharType="end"/>
        </w:r>
      </w:hyperlink>
    </w:p>
    <w:p w14:paraId="77D72836" w14:textId="4D3807BF"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0" w:history="1">
        <w:r w:rsidR="0050469D" w:rsidRPr="00542D7D">
          <w:rPr>
            <w:rStyle w:val="Hiperligao"/>
            <w:noProof/>
          </w:rPr>
          <w:t>Figura 39 - Sistema com o equipamento ligado e em estado ON</w:t>
        </w:r>
        <w:r w:rsidR="0050469D">
          <w:rPr>
            <w:noProof/>
            <w:webHidden/>
          </w:rPr>
          <w:tab/>
        </w:r>
        <w:r w:rsidR="0050469D">
          <w:rPr>
            <w:noProof/>
            <w:webHidden/>
          </w:rPr>
          <w:fldChar w:fldCharType="begin"/>
        </w:r>
        <w:r w:rsidR="0050469D">
          <w:rPr>
            <w:noProof/>
            <w:webHidden/>
          </w:rPr>
          <w:instrText xml:space="preserve"> PAGEREF _Toc511124800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142E92C9" w14:textId="1A3AB6D6"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1" w:history="1">
        <w:r w:rsidR="0050469D" w:rsidRPr="00542D7D">
          <w:rPr>
            <w:rStyle w:val="Hiperligao"/>
            <w:noProof/>
          </w:rPr>
          <w:t>Figura 40 - Sistema a executar o Gcode na tabela vermelha</w:t>
        </w:r>
        <w:r w:rsidR="0050469D">
          <w:rPr>
            <w:noProof/>
            <w:webHidden/>
          </w:rPr>
          <w:tab/>
        </w:r>
        <w:r w:rsidR="0050469D">
          <w:rPr>
            <w:noProof/>
            <w:webHidden/>
          </w:rPr>
          <w:fldChar w:fldCharType="begin"/>
        </w:r>
        <w:r w:rsidR="0050469D">
          <w:rPr>
            <w:noProof/>
            <w:webHidden/>
          </w:rPr>
          <w:instrText xml:space="preserve"> PAGEREF _Toc511124801 \h </w:instrText>
        </w:r>
        <w:r w:rsidR="0050469D">
          <w:rPr>
            <w:noProof/>
            <w:webHidden/>
          </w:rPr>
        </w:r>
        <w:r w:rsidR="0050469D">
          <w:rPr>
            <w:noProof/>
            <w:webHidden/>
          </w:rPr>
          <w:fldChar w:fldCharType="separate"/>
        </w:r>
        <w:r w:rsidR="0050469D">
          <w:rPr>
            <w:noProof/>
            <w:webHidden/>
          </w:rPr>
          <w:t>59</w:t>
        </w:r>
        <w:r w:rsidR="0050469D">
          <w:rPr>
            <w:noProof/>
            <w:webHidden/>
          </w:rPr>
          <w:fldChar w:fldCharType="end"/>
        </w:r>
      </w:hyperlink>
    </w:p>
    <w:p w14:paraId="59C1E38A" w14:textId="7ED1685B"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2" w:history="1">
        <w:r w:rsidR="0050469D" w:rsidRPr="00542D7D">
          <w:rPr>
            <w:rStyle w:val="Hiperligao"/>
            <w:noProof/>
          </w:rPr>
          <w:t>Figura 41 - Visualização da peça a ser impressa em 2D e 3D</w:t>
        </w:r>
        <w:r w:rsidR="0050469D">
          <w:rPr>
            <w:noProof/>
            <w:webHidden/>
          </w:rPr>
          <w:tab/>
        </w:r>
        <w:r w:rsidR="0050469D">
          <w:rPr>
            <w:noProof/>
            <w:webHidden/>
          </w:rPr>
          <w:fldChar w:fldCharType="begin"/>
        </w:r>
        <w:r w:rsidR="0050469D">
          <w:rPr>
            <w:noProof/>
            <w:webHidden/>
          </w:rPr>
          <w:instrText xml:space="preserve"> PAGEREF _Toc511124802 \h </w:instrText>
        </w:r>
        <w:r w:rsidR="0050469D">
          <w:rPr>
            <w:noProof/>
            <w:webHidden/>
          </w:rPr>
        </w:r>
        <w:r w:rsidR="0050469D">
          <w:rPr>
            <w:noProof/>
            <w:webHidden/>
          </w:rPr>
          <w:fldChar w:fldCharType="separate"/>
        </w:r>
        <w:r w:rsidR="0050469D">
          <w:rPr>
            <w:noProof/>
            <w:webHidden/>
          </w:rPr>
          <w:t>60</w:t>
        </w:r>
        <w:r w:rsidR="0050469D">
          <w:rPr>
            <w:noProof/>
            <w:webHidden/>
          </w:rPr>
          <w:fldChar w:fldCharType="end"/>
        </w:r>
      </w:hyperlink>
    </w:p>
    <w:p w14:paraId="7E42F9A6" w14:textId="1E07BB1A"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3" w:history="1">
        <w:r w:rsidR="0050469D" w:rsidRPr="00542D7D">
          <w:rPr>
            <w:rStyle w:val="Hiperligao"/>
            <w:noProof/>
          </w:rPr>
          <w:t>Figura 42 - Levantamento de Requisitos (1ªparte)</w:t>
        </w:r>
        <w:r w:rsidR="0050469D">
          <w:rPr>
            <w:noProof/>
            <w:webHidden/>
          </w:rPr>
          <w:tab/>
        </w:r>
        <w:r w:rsidR="0050469D">
          <w:rPr>
            <w:noProof/>
            <w:webHidden/>
          </w:rPr>
          <w:fldChar w:fldCharType="begin"/>
        </w:r>
        <w:r w:rsidR="0050469D">
          <w:rPr>
            <w:noProof/>
            <w:webHidden/>
          </w:rPr>
          <w:instrText xml:space="preserve"> PAGEREF _Toc511124803 \h </w:instrText>
        </w:r>
        <w:r w:rsidR="0050469D">
          <w:rPr>
            <w:noProof/>
            <w:webHidden/>
          </w:rPr>
        </w:r>
        <w:r w:rsidR="0050469D">
          <w:rPr>
            <w:noProof/>
            <w:webHidden/>
          </w:rPr>
          <w:fldChar w:fldCharType="separate"/>
        </w:r>
        <w:r w:rsidR="0050469D">
          <w:rPr>
            <w:noProof/>
            <w:webHidden/>
          </w:rPr>
          <w:t>63</w:t>
        </w:r>
        <w:r w:rsidR="0050469D">
          <w:rPr>
            <w:noProof/>
            <w:webHidden/>
          </w:rPr>
          <w:fldChar w:fldCharType="end"/>
        </w:r>
      </w:hyperlink>
    </w:p>
    <w:p w14:paraId="6A70514F" w14:textId="0ABF3623"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4" w:history="1">
        <w:r w:rsidR="0050469D" w:rsidRPr="00542D7D">
          <w:rPr>
            <w:rStyle w:val="Hiperligao"/>
            <w:noProof/>
          </w:rPr>
          <w:t>Figura 43 - Levantamento de Requisitos (2ªparte)</w:t>
        </w:r>
        <w:r w:rsidR="0050469D">
          <w:rPr>
            <w:noProof/>
            <w:webHidden/>
          </w:rPr>
          <w:tab/>
        </w:r>
        <w:r w:rsidR="0050469D">
          <w:rPr>
            <w:noProof/>
            <w:webHidden/>
          </w:rPr>
          <w:fldChar w:fldCharType="begin"/>
        </w:r>
        <w:r w:rsidR="0050469D">
          <w:rPr>
            <w:noProof/>
            <w:webHidden/>
          </w:rPr>
          <w:instrText xml:space="preserve"> PAGEREF _Toc511124804 \h </w:instrText>
        </w:r>
        <w:r w:rsidR="0050469D">
          <w:rPr>
            <w:noProof/>
            <w:webHidden/>
          </w:rPr>
        </w:r>
        <w:r w:rsidR="0050469D">
          <w:rPr>
            <w:noProof/>
            <w:webHidden/>
          </w:rPr>
          <w:fldChar w:fldCharType="separate"/>
        </w:r>
        <w:r w:rsidR="0050469D">
          <w:rPr>
            <w:noProof/>
            <w:webHidden/>
          </w:rPr>
          <w:t>64</w:t>
        </w:r>
        <w:r w:rsidR="0050469D">
          <w:rPr>
            <w:noProof/>
            <w:webHidden/>
          </w:rPr>
          <w:fldChar w:fldCharType="end"/>
        </w:r>
      </w:hyperlink>
    </w:p>
    <w:p w14:paraId="71EC3536" w14:textId="150EB99C"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5" w:history="1">
        <w:r w:rsidR="0050469D" w:rsidRPr="00542D7D">
          <w:rPr>
            <w:rStyle w:val="Hiperligao"/>
            <w:noProof/>
          </w:rPr>
          <w:t>Figura 44 - Maquete da máquina ligada e tabs Automático e Aquecimento visíveis</w:t>
        </w:r>
        <w:r w:rsidR="0050469D">
          <w:rPr>
            <w:noProof/>
            <w:webHidden/>
          </w:rPr>
          <w:tab/>
        </w:r>
        <w:r w:rsidR="0050469D">
          <w:rPr>
            <w:noProof/>
            <w:webHidden/>
          </w:rPr>
          <w:fldChar w:fldCharType="begin"/>
        </w:r>
        <w:r w:rsidR="0050469D">
          <w:rPr>
            <w:noProof/>
            <w:webHidden/>
          </w:rPr>
          <w:instrText xml:space="preserve"> PAGEREF _Toc511124805 \h </w:instrText>
        </w:r>
        <w:r w:rsidR="0050469D">
          <w:rPr>
            <w:noProof/>
            <w:webHidden/>
          </w:rPr>
        </w:r>
        <w:r w:rsidR="0050469D">
          <w:rPr>
            <w:noProof/>
            <w:webHidden/>
          </w:rPr>
          <w:fldChar w:fldCharType="separate"/>
        </w:r>
        <w:r w:rsidR="0050469D">
          <w:rPr>
            <w:noProof/>
            <w:webHidden/>
          </w:rPr>
          <w:t>65</w:t>
        </w:r>
        <w:r w:rsidR="0050469D">
          <w:rPr>
            <w:noProof/>
            <w:webHidden/>
          </w:rPr>
          <w:fldChar w:fldCharType="end"/>
        </w:r>
      </w:hyperlink>
    </w:p>
    <w:p w14:paraId="0DC25FF1" w14:textId="38C1C713"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6" w:history="1">
        <w:r w:rsidR="0050469D" w:rsidRPr="00542D7D">
          <w:rPr>
            <w:rStyle w:val="Hiperligao"/>
            <w:noProof/>
          </w:rPr>
          <w:t>Figura 45 - Maquete da máquina em pausa e tabs Manual e Insuflação de Ar visíveis</w:t>
        </w:r>
        <w:r w:rsidR="0050469D">
          <w:rPr>
            <w:noProof/>
            <w:webHidden/>
          </w:rPr>
          <w:tab/>
        </w:r>
        <w:r w:rsidR="0050469D">
          <w:rPr>
            <w:noProof/>
            <w:webHidden/>
          </w:rPr>
          <w:fldChar w:fldCharType="begin"/>
        </w:r>
        <w:r w:rsidR="0050469D">
          <w:rPr>
            <w:noProof/>
            <w:webHidden/>
          </w:rPr>
          <w:instrText xml:space="preserve"> PAGEREF _Toc511124806 \h </w:instrText>
        </w:r>
        <w:r w:rsidR="0050469D">
          <w:rPr>
            <w:noProof/>
            <w:webHidden/>
          </w:rPr>
        </w:r>
        <w:r w:rsidR="0050469D">
          <w:rPr>
            <w:noProof/>
            <w:webHidden/>
          </w:rPr>
          <w:fldChar w:fldCharType="separate"/>
        </w:r>
        <w:r w:rsidR="0050469D">
          <w:rPr>
            <w:noProof/>
            <w:webHidden/>
          </w:rPr>
          <w:t>66</w:t>
        </w:r>
        <w:r w:rsidR="0050469D">
          <w:rPr>
            <w:noProof/>
            <w:webHidden/>
          </w:rPr>
          <w:fldChar w:fldCharType="end"/>
        </w:r>
      </w:hyperlink>
    </w:p>
    <w:p w14:paraId="74E755D2" w14:textId="230DCFDA"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7" w:history="1">
        <w:r w:rsidR="0050469D" w:rsidRPr="00542D7D">
          <w:rPr>
            <w:rStyle w:val="Hiperligao"/>
            <w:noProof/>
          </w:rPr>
          <w:t>Figura 46 - Maquete da máquina desligada e tabs MDI e Parâmetros visíveis</w:t>
        </w:r>
        <w:r w:rsidR="0050469D">
          <w:rPr>
            <w:noProof/>
            <w:webHidden/>
          </w:rPr>
          <w:tab/>
        </w:r>
        <w:r w:rsidR="0050469D">
          <w:rPr>
            <w:noProof/>
            <w:webHidden/>
          </w:rPr>
          <w:fldChar w:fldCharType="begin"/>
        </w:r>
        <w:r w:rsidR="0050469D">
          <w:rPr>
            <w:noProof/>
            <w:webHidden/>
          </w:rPr>
          <w:instrText xml:space="preserve"> PAGEREF _Toc511124807 \h </w:instrText>
        </w:r>
        <w:r w:rsidR="0050469D">
          <w:rPr>
            <w:noProof/>
            <w:webHidden/>
          </w:rPr>
        </w:r>
        <w:r w:rsidR="0050469D">
          <w:rPr>
            <w:noProof/>
            <w:webHidden/>
          </w:rPr>
          <w:fldChar w:fldCharType="separate"/>
        </w:r>
        <w:r w:rsidR="0050469D">
          <w:rPr>
            <w:noProof/>
            <w:webHidden/>
          </w:rPr>
          <w:t>67</w:t>
        </w:r>
        <w:r w:rsidR="0050469D">
          <w:rPr>
            <w:noProof/>
            <w:webHidden/>
          </w:rPr>
          <w:fldChar w:fldCharType="end"/>
        </w:r>
      </w:hyperlink>
    </w:p>
    <w:p w14:paraId="69D45F1C" w14:textId="5DD92F10"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8" w:history="1">
        <w:r w:rsidR="0050469D" w:rsidRPr="00542D7D">
          <w:rPr>
            <w:rStyle w:val="Hiperligao"/>
            <w:noProof/>
          </w:rPr>
          <w:t>Figura 47 - Protótipo interativo em modo automático</w:t>
        </w:r>
        <w:r w:rsidR="0050469D">
          <w:rPr>
            <w:noProof/>
            <w:webHidden/>
          </w:rPr>
          <w:tab/>
        </w:r>
        <w:r w:rsidR="0050469D">
          <w:rPr>
            <w:noProof/>
            <w:webHidden/>
          </w:rPr>
          <w:fldChar w:fldCharType="begin"/>
        </w:r>
        <w:r w:rsidR="0050469D">
          <w:rPr>
            <w:noProof/>
            <w:webHidden/>
          </w:rPr>
          <w:instrText xml:space="preserve"> PAGEREF _Toc511124808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13519EE6" w14:textId="7CBD7C9A"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09" w:history="1">
        <w:r w:rsidR="0050469D" w:rsidRPr="00542D7D">
          <w:rPr>
            <w:rStyle w:val="Hiperligao"/>
            <w:noProof/>
          </w:rPr>
          <w:t>Figura 48 - Protótipo interativo em modo manual</w:t>
        </w:r>
        <w:r w:rsidR="0050469D">
          <w:rPr>
            <w:noProof/>
            <w:webHidden/>
          </w:rPr>
          <w:tab/>
        </w:r>
        <w:r w:rsidR="0050469D">
          <w:rPr>
            <w:noProof/>
            <w:webHidden/>
          </w:rPr>
          <w:fldChar w:fldCharType="begin"/>
        </w:r>
        <w:r w:rsidR="0050469D">
          <w:rPr>
            <w:noProof/>
            <w:webHidden/>
          </w:rPr>
          <w:instrText xml:space="preserve"> PAGEREF _Toc511124809 \h </w:instrText>
        </w:r>
        <w:r w:rsidR="0050469D">
          <w:rPr>
            <w:noProof/>
            <w:webHidden/>
          </w:rPr>
        </w:r>
        <w:r w:rsidR="0050469D">
          <w:rPr>
            <w:noProof/>
            <w:webHidden/>
          </w:rPr>
          <w:fldChar w:fldCharType="separate"/>
        </w:r>
        <w:r w:rsidR="0050469D">
          <w:rPr>
            <w:noProof/>
            <w:webHidden/>
          </w:rPr>
          <w:t>68</w:t>
        </w:r>
        <w:r w:rsidR="0050469D">
          <w:rPr>
            <w:noProof/>
            <w:webHidden/>
          </w:rPr>
          <w:fldChar w:fldCharType="end"/>
        </w:r>
      </w:hyperlink>
    </w:p>
    <w:p w14:paraId="3D499C58" w14:textId="7B870D33"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0" w:history="1">
        <w:r w:rsidR="0050469D" w:rsidRPr="00542D7D">
          <w:rPr>
            <w:rStyle w:val="Hiperligao"/>
            <w:noProof/>
          </w:rPr>
          <w:t>Figura 49 - Protótipo interativo em modo MDI</w:t>
        </w:r>
        <w:r w:rsidR="0050469D">
          <w:rPr>
            <w:noProof/>
            <w:webHidden/>
          </w:rPr>
          <w:tab/>
        </w:r>
        <w:r w:rsidR="0050469D">
          <w:rPr>
            <w:noProof/>
            <w:webHidden/>
          </w:rPr>
          <w:fldChar w:fldCharType="begin"/>
        </w:r>
        <w:r w:rsidR="0050469D">
          <w:rPr>
            <w:noProof/>
            <w:webHidden/>
          </w:rPr>
          <w:instrText xml:space="preserve"> PAGEREF _Toc511124810 \h </w:instrText>
        </w:r>
        <w:r w:rsidR="0050469D">
          <w:rPr>
            <w:noProof/>
            <w:webHidden/>
          </w:rPr>
        </w:r>
        <w:r w:rsidR="0050469D">
          <w:rPr>
            <w:noProof/>
            <w:webHidden/>
          </w:rPr>
          <w:fldChar w:fldCharType="separate"/>
        </w:r>
        <w:r w:rsidR="0050469D">
          <w:rPr>
            <w:noProof/>
            <w:webHidden/>
          </w:rPr>
          <w:t>69</w:t>
        </w:r>
        <w:r w:rsidR="0050469D">
          <w:rPr>
            <w:noProof/>
            <w:webHidden/>
          </w:rPr>
          <w:fldChar w:fldCharType="end"/>
        </w:r>
      </w:hyperlink>
    </w:p>
    <w:p w14:paraId="4BFFBE0D" w14:textId="1F3C1C99"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1" w:history="1">
        <w:r w:rsidR="0050469D" w:rsidRPr="00542D7D">
          <w:rPr>
            <w:rStyle w:val="Hiperligao"/>
            <w:noProof/>
          </w:rPr>
          <w:t>Figura 50 - Arquitetura Final</w:t>
        </w:r>
        <w:r w:rsidR="0050469D">
          <w:rPr>
            <w:noProof/>
            <w:webHidden/>
          </w:rPr>
          <w:tab/>
        </w:r>
        <w:r w:rsidR="0050469D">
          <w:rPr>
            <w:noProof/>
            <w:webHidden/>
          </w:rPr>
          <w:fldChar w:fldCharType="begin"/>
        </w:r>
        <w:r w:rsidR="0050469D">
          <w:rPr>
            <w:noProof/>
            <w:webHidden/>
          </w:rPr>
          <w:instrText xml:space="preserve"> PAGEREF _Toc511124811 \h </w:instrText>
        </w:r>
        <w:r w:rsidR="0050469D">
          <w:rPr>
            <w:noProof/>
            <w:webHidden/>
          </w:rPr>
        </w:r>
        <w:r w:rsidR="0050469D">
          <w:rPr>
            <w:noProof/>
            <w:webHidden/>
          </w:rPr>
          <w:fldChar w:fldCharType="separate"/>
        </w:r>
        <w:r w:rsidR="0050469D">
          <w:rPr>
            <w:noProof/>
            <w:webHidden/>
          </w:rPr>
          <w:t>70</w:t>
        </w:r>
        <w:r w:rsidR="0050469D">
          <w:rPr>
            <w:noProof/>
            <w:webHidden/>
          </w:rPr>
          <w:fldChar w:fldCharType="end"/>
        </w:r>
      </w:hyperlink>
    </w:p>
    <w:p w14:paraId="2D2AC9A6" w14:textId="7FA7AD7D"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2" w:history="1">
        <w:r w:rsidR="0050469D" w:rsidRPr="00542D7D">
          <w:rPr>
            <w:rStyle w:val="Hiperligao"/>
            <w:noProof/>
          </w:rPr>
          <w:t>Figura 51 - Problemas de Usabilidade vs Número de Utilizadores.</w:t>
        </w:r>
        <w:r w:rsidR="0050469D">
          <w:rPr>
            <w:noProof/>
            <w:webHidden/>
          </w:rPr>
          <w:tab/>
        </w:r>
        <w:r w:rsidR="0050469D">
          <w:rPr>
            <w:noProof/>
            <w:webHidden/>
          </w:rPr>
          <w:fldChar w:fldCharType="begin"/>
        </w:r>
        <w:r w:rsidR="0050469D">
          <w:rPr>
            <w:noProof/>
            <w:webHidden/>
          </w:rPr>
          <w:instrText xml:space="preserve"> PAGEREF _Toc511124812 \h </w:instrText>
        </w:r>
        <w:r w:rsidR="0050469D">
          <w:rPr>
            <w:noProof/>
            <w:webHidden/>
          </w:rPr>
        </w:r>
        <w:r w:rsidR="0050469D">
          <w:rPr>
            <w:noProof/>
            <w:webHidden/>
          </w:rPr>
          <w:fldChar w:fldCharType="separate"/>
        </w:r>
        <w:r w:rsidR="0050469D">
          <w:rPr>
            <w:noProof/>
            <w:webHidden/>
          </w:rPr>
          <w:t>73</w:t>
        </w:r>
        <w:r w:rsidR="0050469D">
          <w:rPr>
            <w:noProof/>
            <w:webHidden/>
          </w:rPr>
          <w:fldChar w:fldCharType="end"/>
        </w:r>
      </w:hyperlink>
    </w:p>
    <w:p w14:paraId="5D869F5F" w14:textId="1A513245"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3" w:history="1">
        <w:r w:rsidR="0050469D" w:rsidRPr="00542D7D">
          <w:rPr>
            <w:rStyle w:val="Hiperligao"/>
            <w:noProof/>
          </w:rPr>
          <w:t>Figura 52 - Esquema de eixos do equipamento</w:t>
        </w:r>
        <w:r w:rsidR="0050469D">
          <w:rPr>
            <w:noProof/>
            <w:webHidden/>
          </w:rPr>
          <w:tab/>
        </w:r>
        <w:r w:rsidR="0050469D">
          <w:rPr>
            <w:noProof/>
            <w:webHidden/>
          </w:rPr>
          <w:fldChar w:fldCharType="begin"/>
        </w:r>
        <w:r w:rsidR="0050469D">
          <w:rPr>
            <w:noProof/>
            <w:webHidden/>
          </w:rPr>
          <w:instrText xml:space="preserve"> PAGEREF _Toc511124813 \h </w:instrText>
        </w:r>
        <w:r w:rsidR="0050469D">
          <w:rPr>
            <w:noProof/>
            <w:webHidden/>
          </w:rPr>
        </w:r>
        <w:r w:rsidR="0050469D">
          <w:rPr>
            <w:noProof/>
            <w:webHidden/>
          </w:rPr>
          <w:fldChar w:fldCharType="separate"/>
        </w:r>
        <w:r w:rsidR="0050469D">
          <w:rPr>
            <w:noProof/>
            <w:webHidden/>
          </w:rPr>
          <w:t>78</w:t>
        </w:r>
        <w:r w:rsidR="0050469D">
          <w:rPr>
            <w:noProof/>
            <w:webHidden/>
          </w:rPr>
          <w:fldChar w:fldCharType="end"/>
        </w:r>
      </w:hyperlink>
    </w:p>
    <w:p w14:paraId="109CF6F3" w14:textId="586173EB"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4" w:history="1">
        <w:r w:rsidR="0050469D" w:rsidRPr="00542D7D">
          <w:rPr>
            <w:rStyle w:val="Hiperligao"/>
            <w:noProof/>
          </w:rPr>
          <w:t>Figura 53 - Ecrã Inicial</w:t>
        </w:r>
        <w:r w:rsidR="0050469D">
          <w:rPr>
            <w:noProof/>
            <w:webHidden/>
          </w:rPr>
          <w:tab/>
        </w:r>
        <w:r w:rsidR="0050469D">
          <w:rPr>
            <w:noProof/>
            <w:webHidden/>
          </w:rPr>
          <w:fldChar w:fldCharType="begin"/>
        </w:r>
        <w:r w:rsidR="0050469D">
          <w:rPr>
            <w:noProof/>
            <w:webHidden/>
          </w:rPr>
          <w:instrText xml:space="preserve"> PAGEREF _Toc511124814 \h </w:instrText>
        </w:r>
        <w:r w:rsidR="0050469D">
          <w:rPr>
            <w:noProof/>
            <w:webHidden/>
          </w:rPr>
        </w:r>
        <w:r w:rsidR="0050469D">
          <w:rPr>
            <w:noProof/>
            <w:webHidden/>
          </w:rPr>
          <w:fldChar w:fldCharType="separate"/>
        </w:r>
        <w:r w:rsidR="0050469D">
          <w:rPr>
            <w:noProof/>
            <w:webHidden/>
          </w:rPr>
          <w:t>79</w:t>
        </w:r>
        <w:r w:rsidR="0050469D">
          <w:rPr>
            <w:noProof/>
            <w:webHidden/>
          </w:rPr>
          <w:fldChar w:fldCharType="end"/>
        </w:r>
      </w:hyperlink>
    </w:p>
    <w:p w14:paraId="70BA9048" w14:textId="1E71D74E"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5" w:history="1">
        <w:r w:rsidR="0050469D" w:rsidRPr="00542D7D">
          <w:rPr>
            <w:rStyle w:val="Hiperligao"/>
            <w:noProof/>
          </w:rPr>
          <w:t>Figura 54 - Eixos B e C</w:t>
        </w:r>
        <w:r w:rsidR="0050469D">
          <w:rPr>
            <w:noProof/>
            <w:webHidden/>
          </w:rPr>
          <w:tab/>
        </w:r>
        <w:r w:rsidR="0050469D">
          <w:rPr>
            <w:noProof/>
            <w:webHidden/>
          </w:rPr>
          <w:fldChar w:fldCharType="begin"/>
        </w:r>
        <w:r w:rsidR="0050469D">
          <w:rPr>
            <w:noProof/>
            <w:webHidden/>
          </w:rPr>
          <w:instrText xml:space="preserve"> PAGEREF _Toc511124815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03E095A" w14:textId="5D2231C8"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6" w:history="1">
        <w:r w:rsidR="0050469D" w:rsidRPr="00542D7D">
          <w:rPr>
            <w:rStyle w:val="Hiperligao"/>
            <w:noProof/>
          </w:rPr>
          <w:t>Figura 55 - Eixos B e C</w:t>
        </w:r>
        <w:r w:rsidR="0050469D">
          <w:rPr>
            <w:noProof/>
            <w:webHidden/>
          </w:rPr>
          <w:tab/>
        </w:r>
        <w:r w:rsidR="0050469D">
          <w:rPr>
            <w:noProof/>
            <w:webHidden/>
          </w:rPr>
          <w:fldChar w:fldCharType="begin"/>
        </w:r>
        <w:r w:rsidR="0050469D">
          <w:rPr>
            <w:noProof/>
            <w:webHidden/>
          </w:rPr>
          <w:instrText xml:space="preserve"> PAGEREF _Toc511124816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26F98A74" w14:textId="28E1D3F8"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7" w:history="1">
        <w:r w:rsidR="0050469D" w:rsidRPr="00542D7D">
          <w:rPr>
            <w:rStyle w:val="Hiperligao"/>
            <w:noProof/>
          </w:rPr>
          <w:t>Figura 56 - Visualização das temperaturas na HMI</w:t>
        </w:r>
        <w:r w:rsidR="0050469D">
          <w:rPr>
            <w:noProof/>
            <w:webHidden/>
          </w:rPr>
          <w:tab/>
        </w:r>
        <w:r w:rsidR="0050469D">
          <w:rPr>
            <w:noProof/>
            <w:webHidden/>
          </w:rPr>
          <w:fldChar w:fldCharType="begin"/>
        </w:r>
        <w:r w:rsidR="0050469D">
          <w:rPr>
            <w:noProof/>
            <w:webHidden/>
          </w:rPr>
          <w:instrText xml:space="preserve"> PAGEREF _Toc511124817 \h </w:instrText>
        </w:r>
        <w:r w:rsidR="0050469D">
          <w:rPr>
            <w:noProof/>
            <w:webHidden/>
          </w:rPr>
        </w:r>
        <w:r w:rsidR="0050469D">
          <w:rPr>
            <w:noProof/>
            <w:webHidden/>
          </w:rPr>
          <w:fldChar w:fldCharType="separate"/>
        </w:r>
        <w:r w:rsidR="0050469D">
          <w:rPr>
            <w:noProof/>
            <w:webHidden/>
          </w:rPr>
          <w:t>80</w:t>
        </w:r>
        <w:r w:rsidR="0050469D">
          <w:rPr>
            <w:noProof/>
            <w:webHidden/>
          </w:rPr>
          <w:fldChar w:fldCharType="end"/>
        </w:r>
      </w:hyperlink>
    </w:p>
    <w:p w14:paraId="4E4145ED" w14:textId="6B17FBCE"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8" w:history="1">
        <w:r w:rsidR="0050469D" w:rsidRPr="00542D7D">
          <w:rPr>
            <w:rStyle w:val="Hiperligao"/>
            <w:noProof/>
          </w:rPr>
          <w:t>Figura 58 - Visualização do objeto em 3D</w:t>
        </w:r>
        <w:r w:rsidR="0050469D">
          <w:rPr>
            <w:noProof/>
            <w:webHidden/>
          </w:rPr>
          <w:tab/>
        </w:r>
        <w:r w:rsidR="0050469D">
          <w:rPr>
            <w:noProof/>
            <w:webHidden/>
          </w:rPr>
          <w:fldChar w:fldCharType="begin"/>
        </w:r>
        <w:r w:rsidR="0050469D">
          <w:rPr>
            <w:noProof/>
            <w:webHidden/>
          </w:rPr>
          <w:instrText xml:space="preserve"> PAGEREF _Toc511124818 \h </w:instrText>
        </w:r>
        <w:r w:rsidR="0050469D">
          <w:rPr>
            <w:noProof/>
            <w:webHidden/>
          </w:rPr>
        </w:r>
        <w:r w:rsidR="0050469D">
          <w:rPr>
            <w:noProof/>
            <w:webHidden/>
          </w:rPr>
          <w:fldChar w:fldCharType="separate"/>
        </w:r>
        <w:r w:rsidR="0050469D">
          <w:rPr>
            <w:noProof/>
            <w:webHidden/>
          </w:rPr>
          <w:t>81</w:t>
        </w:r>
        <w:r w:rsidR="0050469D">
          <w:rPr>
            <w:noProof/>
            <w:webHidden/>
          </w:rPr>
          <w:fldChar w:fldCharType="end"/>
        </w:r>
      </w:hyperlink>
    </w:p>
    <w:p w14:paraId="3924815F" w14:textId="7CF323ED"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19" w:history="1">
        <w:r w:rsidR="0050469D" w:rsidRPr="00542D7D">
          <w:rPr>
            <w:rStyle w:val="Hiperligao"/>
            <w:noProof/>
          </w:rPr>
          <w:t>Figura 59 - Visualização do objeto em 3D</w:t>
        </w:r>
        <w:r w:rsidR="0050469D">
          <w:rPr>
            <w:noProof/>
            <w:webHidden/>
          </w:rPr>
          <w:tab/>
        </w:r>
        <w:r w:rsidR="0050469D">
          <w:rPr>
            <w:noProof/>
            <w:webHidden/>
          </w:rPr>
          <w:fldChar w:fldCharType="begin"/>
        </w:r>
        <w:r w:rsidR="0050469D">
          <w:rPr>
            <w:noProof/>
            <w:webHidden/>
          </w:rPr>
          <w:instrText xml:space="preserve"> PAGEREF _Toc511124819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4883DF0C" w14:textId="28F41D80"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0" w:history="1">
        <w:r w:rsidR="0050469D" w:rsidRPr="00542D7D">
          <w:rPr>
            <w:rStyle w:val="Hiperligao"/>
            <w:noProof/>
          </w:rPr>
          <w:t>Figura 60 - Modo de operação Automático</w:t>
        </w:r>
        <w:r w:rsidR="0050469D">
          <w:rPr>
            <w:noProof/>
            <w:webHidden/>
          </w:rPr>
          <w:tab/>
        </w:r>
        <w:r w:rsidR="0050469D">
          <w:rPr>
            <w:noProof/>
            <w:webHidden/>
          </w:rPr>
          <w:fldChar w:fldCharType="begin"/>
        </w:r>
        <w:r w:rsidR="0050469D">
          <w:rPr>
            <w:noProof/>
            <w:webHidden/>
          </w:rPr>
          <w:instrText xml:space="preserve"> PAGEREF _Toc511124820 \h </w:instrText>
        </w:r>
        <w:r w:rsidR="0050469D">
          <w:rPr>
            <w:noProof/>
            <w:webHidden/>
          </w:rPr>
        </w:r>
        <w:r w:rsidR="0050469D">
          <w:rPr>
            <w:noProof/>
            <w:webHidden/>
          </w:rPr>
          <w:fldChar w:fldCharType="separate"/>
        </w:r>
        <w:r w:rsidR="0050469D">
          <w:rPr>
            <w:noProof/>
            <w:webHidden/>
          </w:rPr>
          <w:t>82</w:t>
        </w:r>
        <w:r w:rsidR="0050469D">
          <w:rPr>
            <w:noProof/>
            <w:webHidden/>
          </w:rPr>
          <w:fldChar w:fldCharType="end"/>
        </w:r>
      </w:hyperlink>
    </w:p>
    <w:p w14:paraId="0610986B" w14:textId="5D0B4FFA"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1" w:history="1">
        <w:r w:rsidR="0050469D" w:rsidRPr="00542D7D">
          <w:rPr>
            <w:rStyle w:val="Hiperligao"/>
            <w:noProof/>
          </w:rPr>
          <w:t>Figura 61 - Modo de Operação Manual</w:t>
        </w:r>
        <w:r w:rsidR="0050469D">
          <w:rPr>
            <w:noProof/>
            <w:webHidden/>
          </w:rPr>
          <w:tab/>
        </w:r>
        <w:r w:rsidR="0050469D">
          <w:rPr>
            <w:noProof/>
            <w:webHidden/>
          </w:rPr>
          <w:fldChar w:fldCharType="begin"/>
        </w:r>
        <w:r w:rsidR="0050469D">
          <w:rPr>
            <w:noProof/>
            <w:webHidden/>
          </w:rPr>
          <w:instrText xml:space="preserve"> PAGEREF _Toc511124821 \h </w:instrText>
        </w:r>
        <w:r w:rsidR="0050469D">
          <w:rPr>
            <w:noProof/>
            <w:webHidden/>
          </w:rPr>
        </w:r>
        <w:r w:rsidR="0050469D">
          <w:rPr>
            <w:noProof/>
            <w:webHidden/>
          </w:rPr>
          <w:fldChar w:fldCharType="separate"/>
        </w:r>
        <w:r w:rsidR="0050469D">
          <w:rPr>
            <w:noProof/>
            <w:webHidden/>
          </w:rPr>
          <w:t>83</w:t>
        </w:r>
        <w:r w:rsidR="0050469D">
          <w:rPr>
            <w:noProof/>
            <w:webHidden/>
          </w:rPr>
          <w:fldChar w:fldCharType="end"/>
        </w:r>
      </w:hyperlink>
    </w:p>
    <w:p w14:paraId="45B3F82B" w14:textId="42A4B956"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2" w:history="1">
        <w:r w:rsidR="0050469D" w:rsidRPr="00542D7D">
          <w:rPr>
            <w:rStyle w:val="Hiperligao"/>
            <w:noProof/>
          </w:rPr>
          <w:t>Figura 62 - Modo de Operação MDI</w:t>
        </w:r>
        <w:r w:rsidR="0050469D">
          <w:rPr>
            <w:noProof/>
            <w:webHidden/>
          </w:rPr>
          <w:tab/>
        </w:r>
        <w:r w:rsidR="0050469D">
          <w:rPr>
            <w:noProof/>
            <w:webHidden/>
          </w:rPr>
          <w:fldChar w:fldCharType="begin"/>
        </w:r>
        <w:r w:rsidR="0050469D">
          <w:rPr>
            <w:noProof/>
            <w:webHidden/>
          </w:rPr>
          <w:instrText xml:space="preserve"> PAGEREF _Toc511124822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24446569" w14:textId="43DA8DB8"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3" w:history="1">
        <w:r w:rsidR="0050469D" w:rsidRPr="00542D7D">
          <w:rPr>
            <w:rStyle w:val="Hiperligao"/>
            <w:noProof/>
          </w:rPr>
          <w:t>Figura 63 - Teclado virtual para inserção de linha no modo MDI</w:t>
        </w:r>
        <w:r w:rsidR="0050469D">
          <w:rPr>
            <w:noProof/>
            <w:webHidden/>
          </w:rPr>
          <w:tab/>
        </w:r>
        <w:r w:rsidR="0050469D">
          <w:rPr>
            <w:noProof/>
            <w:webHidden/>
          </w:rPr>
          <w:fldChar w:fldCharType="begin"/>
        </w:r>
        <w:r w:rsidR="0050469D">
          <w:rPr>
            <w:noProof/>
            <w:webHidden/>
          </w:rPr>
          <w:instrText xml:space="preserve"> PAGEREF _Toc511124823 \h </w:instrText>
        </w:r>
        <w:r w:rsidR="0050469D">
          <w:rPr>
            <w:noProof/>
            <w:webHidden/>
          </w:rPr>
        </w:r>
        <w:r w:rsidR="0050469D">
          <w:rPr>
            <w:noProof/>
            <w:webHidden/>
          </w:rPr>
          <w:fldChar w:fldCharType="separate"/>
        </w:r>
        <w:r w:rsidR="0050469D">
          <w:rPr>
            <w:noProof/>
            <w:webHidden/>
          </w:rPr>
          <w:t>84</w:t>
        </w:r>
        <w:r w:rsidR="0050469D">
          <w:rPr>
            <w:noProof/>
            <w:webHidden/>
          </w:rPr>
          <w:fldChar w:fldCharType="end"/>
        </w:r>
      </w:hyperlink>
    </w:p>
    <w:p w14:paraId="6EF3342D" w14:textId="07018669"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4" w:history="1">
        <w:r w:rsidR="0050469D" w:rsidRPr="00542D7D">
          <w:rPr>
            <w:rStyle w:val="Hiperligao"/>
            <w:noProof/>
          </w:rPr>
          <w:t>Figura 64 - Ajuste de Mesa e Iluminação da Câmara</w:t>
        </w:r>
        <w:r w:rsidR="0050469D">
          <w:rPr>
            <w:noProof/>
            <w:webHidden/>
          </w:rPr>
          <w:tab/>
        </w:r>
        <w:r w:rsidR="0050469D">
          <w:rPr>
            <w:noProof/>
            <w:webHidden/>
          </w:rPr>
          <w:fldChar w:fldCharType="begin"/>
        </w:r>
        <w:r w:rsidR="0050469D">
          <w:rPr>
            <w:noProof/>
            <w:webHidden/>
          </w:rPr>
          <w:instrText xml:space="preserve"> PAGEREF _Toc511124824 \h </w:instrText>
        </w:r>
        <w:r w:rsidR="0050469D">
          <w:rPr>
            <w:noProof/>
            <w:webHidden/>
          </w:rPr>
        </w:r>
        <w:r w:rsidR="0050469D">
          <w:rPr>
            <w:noProof/>
            <w:webHidden/>
          </w:rPr>
          <w:fldChar w:fldCharType="separate"/>
        </w:r>
        <w:r w:rsidR="0050469D">
          <w:rPr>
            <w:noProof/>
            <w:webHidden/>
          </w:rPr>
          <w:t>85</w:t>
        </w:r>
        <w:r w:rsidR="0050469D">
          <w:rPr>
            <w:noProof/>
            <w:webHidden/>
          </w:rPr>
          <w:fldChar w:fldCharType="end"/>
        </w:r>
      </w:hyperlink>
    </w:p>
    <w:p w14:paraId="032583AF" w14:textId="532C515F"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5" w:history="1">
        <w:r w:rsidR="0050469D" w:rsidRPr="00542D7D">
          <w:rPr>
            <w:rStyle w:val="Hiperligao"/>
            <w:noProof/>
          </w:rPr>
          <w:t>Figura 65 - Desligar partes do equipamento</w:t>
        </w:r>
        <w:r w:rsidR="0050469D">
          <w:rPr>
            <w:noProof/>
            <w:webHidden/>
          </w:rPr>
          <w:tab/>
        </w:r>
        <w:r w:rsidR="0050469D">
          <w:rPr>
            <w:noProof/>
            <w:webHidden/>
          </w:rPr>
          <w:fldChar w:fldCharType="begin"/>
        </w:r>
        <w:r w:rsidR="0050469D">
          <w:rPr>
            <w:noProof/>
            <w:webHidden/>
          </w:rPr>
          <w:instrText xml:space="preserve"> PAGEREF _Toc511124825 \h </w:instrText>
        </w:r>
        <w:r w:rsidR="0050469D">
          <w:rPr>
            <w:noProof/>
            <w:webHidden/>
          </w:rPr>
        </w:r>
        <w:r w:rsidR="0050469D">
          <w:rPr>
            <w:noProof/>
            <w:webHidden/>
          </w:rPr>
          <w:fldChar w:fldCharType="separate"/>
        </w:r>
        <w:r w:rsidR="0050469D">
          <w:rPr>
            <w:noProof/>
            <w:webHidden/>
          </w:rPr>
          <w:t>86</w:t>
        </w:r>
        <w:r w:rsidR="0050469D">
          <w:rPr>
            <w:noProof/>
            <w:webHidden/>
          </w:rPr>
          <w:fldChar w:fldCharType="end"/>
        </w:r>
      </w:hyperlink>
    </w:p>
    <w:p w14:paraId="51398240" w14:textId="6D8B2EDA"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6" w:history="1">
        <w:r w:rsidR="0050469D" w:rsidRPr="00542D7D">
          <w:rPr>
            <w:rStyle w:val="Hiperligao"/>
            <w:noProof/>
          </w:rPr>
          <w:t>Figura 66 - HMI: tabela de execuções</w:t>
        </w:r>
        <w:r w:rsidR="0050469D">
          <w:rPr>
            <w:noProof/>
            <w:webHidden/>
          </w:rPr>
          <w:tab/>
        </w:r>
        <w:r w:rsidR="0050469D">
          <w:rPr>
            <w:noProof/>
            <w:webHidden/>
          </w:rPr>
          <w:fldChar w:fldCharType="begin"/>
        </w:r>
        <w:r w:rsidR="0050469D">
          <w:rPr>
            <w:noProof/>
            <w:webHidden/>
          </w:rPr>
          <w:instrText xml:space="preserve"> PAGEREF _Toc511124826 \h </w:instrText>
        </w:r>
        <w:r w:rsidR="0050469D">
          <w:rPr>
            <w:noProof/>
            <w:webHidden/>
          </w:rPr>
        </w:r>
        <w:r w:rsidR="0050469D">
          <w:rPr>
            <w:noProof/>
            <w:webHidden/>
          </w:rPr>
          <w:fldChar w:fldCharType="separate"/>
        </w:r>
        <w:r w:rsidR="0050469D">
          <w:rPr>
            <w:noProof/>
            <w:webHidden/>
          </w:rPr>
          <w:t>87</w:t>
        </w:r>
        <w:r w:rsidR="0050469D">
          <w:rPr>
            <w:noProof/>
            <w:webHidden/>
          </w:rPr>
          <w:fldChar w:fldCharType="end"/>
        </w:r>
      </w:hyperlink>
    </w:p>
    <w:p w14:paraId="2646BB81" w14:textId="499E078C"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7" w:history="1">
        <w:r w:rsidR="0050469D" w:rsidRPr="00542D7D">
          <w:rPr>
            <w:rStyle w:val="Hiperligao"/>
            <w:noProof/>
          </w:rPr>
          <w:t>Figura 67 - HMI: temperaturas de uma execução</w:t>
        </w:r>
        <w:r w:rsidR="0050469D">
          <w:rPr>
            <w:noProof/>
            <w:webHidden/>
          </w:rPr>
          <w:tab/>
        </w:r>
        <w:r w:rsidR="0050469D">
          <w:rPr>
            <w:noProof/>
            <w:webHidden/>
          </w:rPr>
          <w:fldChar w:fldCharType="begin"/>
        </w:r>
        <w:r w:rsidR="0050469D">
          <w:rPr>
            <w:noProof/>
            <w:webHidden/>
          </w:rPr>
          <w:instrText xml:space="preserve"> PAGEREF _Toc511124827 \h </w:instrText>
        </w:r>
        <w:r w:rsidR="0050469D">
          <w:rPr>
            <w:noProof/>
            <w:webHidden/>
          </w:rPr>
        </w:r>
        <w:r w:rsidR="0050469D">
          <w:rPr>
            <w:noProof/>
            <w:webHidden/>
          </w:rPr>
          <w:fldChar w:fldCharType="separate"/>
        </w:r>
        <w:r w:rsidR="0050469D">
          <w:rPr>
            <w:noProof/>
            <w:webHidden/>
          </w:rPr>
          <w:t>88</w:t>
        </w:r>
        <w:r w:rsidR="0050469D">
          <w:rPr>
            <w:noProof/>
            <w:webHidden/>
          </w:rPr>
          <w:fldChar w:fldCharType="end"/>
        </w:r>
      </w:hyperlink>
    </w:p>
    <w:p w14:paraId="0293FDB6" w14:textId="525CB0EB"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8" w:history="1">
        <w:r w:rsidR="0050469D" w:rsidRPr="00542D7D">
          <w:rPr>
            <w:rStyle w:val="Hiperligao"/>
            <w:noProof/>
          </w:rPr>
          <w:t>Figura 68 - Requisitos implementados na HMI</w:t>
        </w:r>
        <w:r w:rsidR="0050469D">
          <w:rPr>
            <w:noProof/>
            <w:webHidden/>
          </w:rPr>
          <w:tab/>
        </w:r>
        <w:r w:rsidR="0050469D">
          <w:rPr>
            <w:noProof/>
            <w:webHidden/>
          </w:rPr>
          <w:fldChar w:fldCharType="begin"/>
        </w:r>
        <w:r w:rsidR="0050469D">
          <w:rPr>
            <w:noProof/>
            <w:webHidden/>
          </w:rPr>
          <w:instrText xml:space="preserve"> PAGEREF _Toc511124828 \h </w:instrText>
        </w:r>
        <w:r w:rsidR="0050469D">
          <w:rPr>
            <w:noProof/>
            <w:webHidden/>
          </w:rPr>
        </w:r>
        <w:r w:rsidR="0050469D">
          <w:rPr>
            <w:noProof/>
            <w:webHidden/>
          </w:rPr>
          <w:fldChar w:fldCharType="separate"/>
        </w:r>
        <w:r w:rsidR="0050469D">
          <w:rPr>
            <w:noProof/>
            <w:webHidden/>
          </w:rPr>
          <w:t>90</w:t>
        </w:r>
        <w:r w:rsidR="0050469D">
          <w:rPr>
            <w:noProof/>
            <w:webHidden/>
          </w:rPr>
          <w:fldChar w:fldCharType="end"/>
        </w:r>
      </w:hyperlink>
    </w:p>
    <w:p w14:paraId="0278EB4A" w14:textId="4AB9058A"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29" w:history="1">
        <w:r w:rsidR="0050469D" w:rsidRPr="00542D7D">
          <w:rPr>
            <w:rStyle w:val="Hiperligao"/>
            <w:noProof/>
          </w:rPr>
          <w:t>Figura 69 - Requisitos implementados na HMI</w:t>
        </w:r>
        <w:r w:rsidR="0050469D">
          <w:rPr>
            <w:noProof/>
            <w:webHidden/>
          </w:rPr>
          <w:tab/>
        </w:r>
        <w:r w:rsidR="0050469D">
          <w:rPr>
            <w:noProof/>
            <w:webHidden/>
          </w:rPr>
          <w:fldChar w:fldCharType="begin"/>
        </w:r>
        <w:r w:rsidR="0050469D">
          <w:rPr>
            <w:noProof/>
            <w:webHidden/>
          </w:rPr>
          <w:instrText xml:space="preserve"> PAGEREF _Toc511124829 \h </w:instrText>
        </w:r>
        <w:r w:rsidR="0050469D">
          <w:rPr>
            <w:noProof/>
            <w:webHidden/>
          </w:rPr>
        </w:r>
        <w:r w:rsidR="0050469D">
          <w:rPr>
            <w:noProof/>
            <w:webHidden/>
          </w:rPr>
          <w:fldChar w:fldCharType="separate"/>
        </w:r>
        <w:r w:rsidR="0050469D">
          <w:rPr>
            <w:noProof/>
            <w:webHidden/>
          </w:rPr>
          <w:t>91</w:t>
        </w:r>
        <w:r w:rsidR="0050469D">
          <w:rPr>
            <w:noProof/>
            <w:webHidden/>
          </w:rPr>
          <w:fldChar w:fldCharType="end"/>
        </w:r>
      </w:hyperlink>
    </w:p>
    <w:p w14:paraId="73E723E3" w14:textId="0D7FF061"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30" w:history="1">
        <w:r w:rsidR="0050469D" w:rsidRPr="00542D7D">
          <w:rPr>
            <w:rStyle w:val="Hiperligao"/>
            <w:noProof/>
          </w:rPr>
          <w:t>Figura 70 - Imagem 3D da peça gerada no software gerador de código G (http://slic3r.org)</w:t>
        </w:r>
        <w:r w:rsidR="0050469D">
          <w:rPr>
            <w:noProof/>
            <w:webHidden/>
          </w:rPr>
          <w:tab/>
        </w:r>
        <w:r w:rsidR="0050469D">
          <w:rPr>
            <w:noProof/>
            <w:webHidden/>
          </w:rPr>
          <w:fldChar w:fldCharType="begin"/>
        </w:r>
        <w:r w:rsidR="0050469D">
          <w:rPr>
            <w:noProof/>
            <w:webHidden/>
          </w:rPr>
          <w:instrText xml:space="preserve"> PAGEREF _Toc511124830 \h </w:instrText>
        </w:r>
        <w:r w:rsidR="0050469D">
          <w:rPr>
            <w:noProof/>
            <w:webHidden/>
          </w:rPr>
        </w:r>
        <w:r w:rsidR="0050469D">
          <w:rPr>
            <w:noProof/>
            <w:webHidden/>
          </w:rPr>
          <w:fldChar w:fldCharType="separate"/>
        </w:r>
        <w:r w:rsidR="0050469D">
          <w:rPr>
            <w:noProof/>
            <w:webHidden/>
          </w:rPr>
          <w:t>92</w:t>
        </w:r>
        <w:r w:rsidR="0050469D">
          <w:rPr>
            <w:noProof/>
            <w:webHidden/>
          </w:rPr>
          <w:fldChar w:fldCharType="end"/>
        </w:r>
      </w:hyperlink>
    </w:p>
    <w:p w14:paraId="0558C089" w14:textId="4FF2ABF8"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31" w:history="1">
        <w:r w:rsidR="0050469D" w:rsidRPr="00542D7D">
          <w:rPr>
            <w:rStyle w:val="Hiperligao"/>
            <w:noProof/>
          </w:rPr>
          <w:t>Figura 71 - HMI a monitorizar impressão da peça</w:t>
        </w:r>
        <w:r w:rsidR="0050469D">
          <w:rPr>
            <w:noProof/>
            <w:webHidden/>
          </w:rPr>
          <w:tab/>
        </w:r>
        <w:r w:rsidR="0050469D">
          <w:rPr>
            <w:noProof/>
            <w:webHidden/>
          </w:rPr>
          <w:fldChar w:fldCharType="begin"/>
        </w:r>
        <w:r w:rsidR="0050469D">
          <w:rPr>
            <w:noProof/>
            <w:webHidden/>
          </w:rPr>
          <w:instrText xml:space="preserve"> PAGEREF _Toc511124831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38DF0A88" w14:textId="22CBBC51"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32" w:history="1">
        <w:r w:rsidR="0050469D" w:rsidRPr="00542D7D">
          <w:rPr>
            <w:rStyle w:val="Hiperligao"/>
            <w:noProof/>
          </w:rPr>
          <w:t>Figura 72 - Primeiras camadas da peça</w:t>
        </w:r>
        <w:r w:rsidR="0050469D">
          <w:rPr>
            <w:noProof/>
            <w:webHidden/>
          </w:rPr>
          <w:tab/>
        </w:r>
        <w:r w:rsidR="0050469D">
          <w:rPr>
            <w:noProof/>
            <w:webHidden/>
          </w:rPr>
          <w:fldChar w:fldCharType="begin"/>
        </w:r>
        <w:r w:rsidR="0050469D">
          <w:rPr>
            <w:noProof/>
            <w:webHidden/>
          </w:rPr>
          <w:instrText xml:space="preserve"> PAGEREF _Toc511124832 \h </w:instrText>
        </w:r>
        <w:r w:rsidR="0050469D">
          <w:rPr>
            <w:noProof/>
            <w:webHidden/>
          </w:rPr>
        </w:r>
        <w:r w:rsidR="0050469D">
          <w:rPr>
            <w:noProof/>
            <w:webHidden/>
          </w:rPr>
          <w:fldChar w:fldCharType="separate"/>
        </w:r>
        <w:r w:rsidR="0050469D">
          <w:rPr>
            <w:noProof/>
            <w:webHidden/>
          </w:rPr>
          <w:t>93</w:t>
        </w:r>
        <w:r w:rsidR="0050469D">
          <w:rPr>
            <w:noProof/>
            <w:webHidden/>
          </w:rPr>
          <w:fldChar w:fldCharType="end"/>
        </w:r>
      </w:hyperlink>
    </w:p>
    <w:p w14:paraId="5FA3D72D" w14:textId="4B5079BC"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33" w:history="1">
        <w:r w:rsidR="0050469D" w:rsidRPr="00542D7D">
          <w:rPr>
            <w:rStyle w:val="Hiperligao"/>
            <w:noProof/>
          </w:rPr>
          <w:t>Figura 73 - Peça finalizada</w:t>
        </w:r>
        <w:r w:rsidR="0050469D">
          <w:rPr>
            <w:noProof/>
            <w:webHidden/>
          </w:rPr>
          <w:tab/>
        </w:r>
        <w:r w:rsidR="0050469D">
          <w:rPr>
            <w:noProof/>
            <w:webHidden/>
          </w:rPr>
          <w:fldChar w:fldCharType="begin"/>
        </w:r>
        <w:r w:rsidR="0050469D">
          <w:rPr>
            <w:noProof/>
            <w:webHidden/>
          </w:rPr>
          <w:instrText xml:space="preserve"> PAGEREF _Toc511124833 \h </w:instrText>
        </w:r>
        <w:r w:rsidR="0050469D">
          <w:rPr>
            <w:noProof/>
            <w:webHidden/>
          </w:rPr>
        </w:r>
        <w:r w:rsidR="0050469D">
          <w:rPr>
            <w:noProof/>
            <w:webHidden/>
          </w:rPr>
          <w:fldChar w:fldCharType="separate"/>
        </w:r>
        <w:r w:rsidR="0050469D">
          <w:rPr>
            <w:noProof/>
            <w:webHidden/>
          </w:rPr>
          <w:t>94</w:t>
        </w:r>
        <w:r w:rsidR="0050469D">
          <w:rPr>
            <w:noProof/>
            <w:webHidden/>
          </w:rPr>
          <w:fldChar w:fldCharType="end"/>
        </w:r>
      </w:hyperlink>
    </w:p>
    <w:p w14:paraId="2B82B609" w14:textId="0F168F2D"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34" w:history="1">
        <w:r w:rsidR="0050469D" w:rsidRPr="00542D7D">
          <w:rPr>
            <w:rStyle w:val="Hiperligao"/>
            <w:noProof/>
          </w:rPr>
          <w:t>Figura 74 - Peça finalizada e ainda no tabuleiro de impressão</w:t>
        </w:r>
        <w:r w:rsidR="0050469D">
          <w:rPr>
            <w:noProof/>
            <w:webHidden/>
          </w:rPr>
          <w:tab/>
        </w:r>
        <w:r w:rsidR="0050469D">
          <w:rPr>
            <w:noProof/>
            <w:webHidden/>
          </w:rPr>
          <w:fldChar w:fldCharType="begin"/>
        </w:r>
        <w:r w:rsidR="0050469D">
          <w:rPr>
            <w:noProof/>
            <w:webHidden/>
          </w:rPr>
          <w:instrText xml:space="preserve"> PAGEREF _Toc511124834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508E4532" w14:textId="7D23FB40"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35" w:history="1">
        <w:r w:rsidR="0050469D" w:rsidRPr="00542D7D">
          <w:rPr>
            <w:rStyle w:val="Hiperligao"/>
            <w:noProof/>
          </w:rPr>
          <w:t>Figura 75 - Peça finalizada e impressa através da HMI</w:t>
        </w:r>
        <w:r w:rsidR="0050469D">
          <w:rPr>
            <w:noProof/>
            <w:webHidden/>
          </w:rPr>
          <w:tab/>
        </w:r>
        <w:r w:rsidR="0050469D">
          <w:rPr>
            <w:noProof/>
            <w:webHidden/>
          </w:rPr>
          <w:fldChar w:fldCharType="begin"/>
        </w:r>
        <w:r w:rsidR="0050469D">
          <w:rPr>
            <w:noProof/>
            <w:webHidden/>
          </w:rPr>
          <w:instrText xml:space="preserve"> PAGEREF _Toc511124835 \h </w:instrText>
        </w:r>
        <w:r w:rsidR="0050469D">
          <w:rPr>
            <w:noProof/>
            <w:webHidden/>
          </w:rPr>
        </w:r>
        <w:r w:rsidR="0050469D">
          <w:rPr>
            <w:noProof/>
            <w:webHidden/>
          </w:rPr>
          <w:fldChar w:fldCharType="separate"/>
        </w:r>
        <w:r w:rsidR="0050469D">
          <w:rPr>
            <w:noProof/>
            <w:webHidden/>
          </w:rPr>
          <w:t>95</w:t>
        </w:r>
        <w:r w:rsidR="0050469D">
          <w:rPr>
            <w:noProof/>
            <w:webHidden/>
          </w:rPr>
          <w:fldChar w:fldCharType="end"/>
        </w:r>
      </w:hyperlink>
    </w:p>
    <w:p w14:paraId="7D016567" w14:textId="048E4775"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36" w:history="1">
        <w:r w:rsidR="0050469D" w:rsidRPr="00542D7D">
          <w:rPr>
            <w:rStyle w:val="Hiperligao"/>
            <w:noProof/>
          </w:rPr>
          <w:t>Figura 76 - Execução do ficheiro "box.nc" registada na base de dados</w:t>
        </w:r>
        <w:r w:rsidR="0050469D">
          <w:rPr>
            <w:noProof/>
            <w:webHidden/>
          </w:rPr>
          <w:tab/>
        </w:r>
        <w:r w:rsidR="0050469D">
          <w:rPr>
            <w:noProof/>
            <w:webHidden/>
          </w:rPr>
          <w:fldChar w:fldCharType="begin"/>
        </w:r>
        <w:r w:rsidR="0050469D">
          <w:rPr>
            <w:noProof/>
            <w:webHidden/>
          </w:rPr>
          <w:instrText xml:space="preserve"> PAGEREF _Toc511124836 \h </w:instrText>
        </w:r>
        <w:r w:rsidR="0050469D">
          <w:rPr>
            <w:noProof/>
            <w:webHidden/>
          </w:rPr>
        </w:r>
        <w:r w:rsidR="0050469D">
          <w:rPr>
            <w:noProof/>
            <w:webHidden/>
          </w:rPr>
          <w:fldChar w:fldCharType="separate"/>
        </w:r>
        <w:r w:rsidR="0050469D">
          <w:rPr>
            <w:noProof/>
            <w:webHidden/>
          </w:rPr>
          <w:t>96</w:t>
        </w:r>
        <w:r w:rsidR="0050469D">
          <w:rPr>
            <w:noProof/>
            <w:webHidden/>
          </w:rPr>
          <w:fldChar w:fldCharType="end"/>
        </w:r>
      </w:hyperlink>
    </w:p>
    <w:p w14:paraId="399C233E" w14:textId="2D8642AE"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37" w:history="1">
        <w:r w:rsidR="0050469D" w:rsidRPr="00542D7D">
          <w:rPr>
            <w:rStyle w:val="Hiperligao"/>
            <w:noProof/>
          </w:rPr>
          <w:t>Figura 77 - Temperaturas registadas e gráfico produzido com as mesmas</w:t>
        </w:r>
        <w:r w:rsidR="0050469D">
          <w:rPr>
            <w:noProof/>
            <w:webHidden/>
          </w:rPr>
          <w:tab/>
        </w:r>
        <w:r w:rsidR="0050469D">
          <w:rPr>
            <w:noProof/>
            <w:webHidden/>
          </w:rPr>
          <w:fldChar w:fldCharType="begin"/>
        </w:r>
        <w:r w:rsidR="0050469D">
          <w:rPr>
            <w:noProof/>
            <w:webHidden/>
          </w:rPr>
          <w:instrText xml:space="preserve"> PAGEREF _Toc511124837 \h </w:instrText>
        </w:r>
        <w:r w:rsidR="0050469D">
          <w:rPr>
            <w:noProof/>
            <w:webHidden/>
          </w:rPr>
        </w:r>
        <w:r w:rsidR="0050469D">
          <w:rPr>
            <w:noProof/>
            <w:webHidden/>
          </w:rPr>
          <w:fldChar w:fldCharType="separate"/>
        </w:r>
        <w:r w:rsidR="0050469D">
          <w:rPr>
            <w:noProof/>
            <w:webHidden/>
          </w:rPr>
          <w:t>97</w:t>
        </w:r>
        <w:r w:rsidR="0050469D">
          <w:rPr>
            <w:noProof/>
            <w:webHidden/>
          </w:rPr>
          <w:fldChar w:fldCharType="end"/>
        </w:r>
      </w:hyperlink>
    </w:p>
    <w:p w14:paraId="0905A164" w14:textId="11C24F6D"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46B15B7A" w14:textId="65704676" w:rsidR="0050469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1124838" w:history="1">
        <w:r w:rsidR="0050469D" w:rsidRPr="00EC0F11">
          <w:rPr>
            <w:rStyle w:val="Hiperligao"/>
            <w:noProof/>
          </w:rPr>
          <w:t>Tabela 1 - Características dos artigos e casos descritos</w:t>
        </w:r>
        <w:r w:rsidR="0050469D">
          <w:rPr>
            <w:noProof/>
            <w:webHidden/>
          </w:rPr>
          <w:tab/>
        </w:r>
        <w:r w:rsidR="0050469D">
          <w:rPr>
            <w:noProof/>
            <w:webHidden/>
          </w:rPr>
          <w:fldChar w:fldCharType="begin"/>
        </w:r>
        <w:r w:rsidR="0050469D">
          <w:rPr>
            <w:noProof/>
            <w:webHidden/>
          </w:rPr>
          <w:instrText xml:space="preserve"> PAGEREF _Toc511124838 \h </w:instrText>
        </w:r>
        <w:r w:rsidR="0050469D">
          <w:rPr>
            <w:noProof/>
            <w:webHidden/>
          </w:rPr>
        </w:r>
        <w:r w:rsidR="0050469D">
          <w:rPr>
            <w:noProof/>
            <w:webHidden/>
          </w:rPr>
          <w:fldChar w:fldCharType="separate"/>
        </w:r>
        <w:r w:rsidR="0050469D">
          <w:rPr>
            <w:noProof/>
            <w:webHidden/>
          </w:rPr>
          <w:t>45</w:t>
        </w:r>
        <w:r w:rsidR="0050469D">
          <w:rPr>
            <w:noProof/>
            <w:webHidden/>
          </w:rPr>
          <w:fldChar w:fldCharType="end"/>
        </w:r>
      </w:hyperlink>
    </w:p>
    <w:p w14:paraId="1D0F3223" w14:textId="4468E970"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39" w:history="1">
        <w:r w:rsidR="0050469D" w:rsidRPr="00EC0F11">
          <w:rPr>
            <w:rStyle w:val="Hiperligao"/>
            <w:noProof/>
          </w:rPr>
          <w:t>Tabela 2 - Avaliação com SUS (System Usability Scale)</w:t>
        </w:r>
        <w:r w:rsidR="0050469D">
          <w:rPr>
            <w:noProof/>
            <w:webHidden/>
          </w:rPr>
          <w:tab/>
        </w:r>
        <w:r w:rsidR="0050469D">
          <w:rPr>
            <w:noProof/>
            <w:webHidden/>
          </w:rPr>
          <w:fldChar w:fldCharType="begin"/>
        </w:r>
        <w:r w:rsidR="0050469D">
          <w:rPr>
            <w:noProof/>
            <w:webHidden/>
          </w:rPr>
          <w:instrText xml:space="preserve"> PAGEREF _Toc511124839 \h </w:instrText>
        </w:r>
        <w:r w:rsidR="0050469D">
          <w:rPr>
            <w:noProof/>
            <w:webHidden/>
          </w:rPr>
        </w:r>
        <w:r w:rsidR="0050469D">
          <w:rPr>
            <w:noProof/>
            <w:webHidden/>
          </w:rPr>
          <w:fldChar w:fldCharType="separate"/>
        </w:r>
        <w:r w:rsidR="0050469D">
          <w:rPr>
            <w:noProof/>
            <w:webHidden/>
          </w:rPr>
          <w:t>74</w:t>
        </w:r>
        <w:r w:rsidR="0050469D">
          <w:rPr>
            <w:noProof/>
            <w:webHidden/>
          </w:rPr>
          <w:fldChar w:fldCharType="end"/>
        </w:r>
      </w:hyperlink>
    </w:p>
    <w:p w14:paraId="6B0321E2" w14:textId="34D618DC"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40" w:history="1">
        <w:r w:rsidR="0050469D" w:rsidRPr="00EC0F11">
          <w:rPr>
            <w:rStyle w:val="Hiperligao"/>
            <w:noProof/>
          </w:rPr>
          <w:t>Tabela 3 - Sugestões de Melhoria dos Utilizadores</w:t>
        </w:r>
        <w:r w:rsidR="0050469D">
          <w:rPr>
            <w:noProof/>
            <w:webHidden/>
          </w:rPr>
          <w:tab/>
        </w:r>
        <w:r w:rsidR="0050469D">
          <w:rPr>
            <w:noProof/>
            <w:webHidden/>
          </w:rPr>
          <w:fldChar w:fldCharType="begin"/>
        </w:r>
        <w:r w:rsidR="0050469D">
          <w:rPr>
            <w:noProof/>
            <w:webHidden/>
          </w:rPr>
          <w:instrText xml:space="preserve"> PAGEREF _Toc511124840 \h </w:instrText>
        </w:r>
        <w:r w:rsidR="0050469D">
          <w:rPr>
            <w:noProof/>
            <w:webHidden/>
          </w:rPr>
        </w:r>
        <w:r w:rsidR="0050469D">
          <w:rPr>
            <w:noProof/>
            <w:webHidden/>
          </w:rPr>
          <w:fldChar w:fldCharType="separate"/>
        </w:r>
        <w:r w:rsidR="0050469D">
          <w:rPr>
            <w:noProof/>
            <w:webHidden/>
          </w:rPr>
          <w:t>75</w:t>
        </w:r>
        <w:r w:rsidR="0050469D">
          <w:rPr>
            <w:noProof/>
            <w:webHidden/>
          </w:rPr>
          <w:fldChar w:fldCharType="end"/>
        </w:r>
      </w:hyperlink>
    </w:p>
    <w:p w14:paraId="7237CBA4" w14:textId="21C5886F" w:rsidR="0050469D" w:rsidRDefault="005B3FA5">
      <w:pPr>
        <w:pStyle w:val="ndicedeilustraes"/>
        <w:tabs>
          <w:tab w:val="right" w:leader="dot" w:pos="9038"/>
        </w:tabs>
        <w:rPr>
          <w:rFonts w:eastAsiaTheme="minorEastAsia" w:cstheme="minorBidi"/>
          <w:caps w:val="0"/>
          <w:noProof/>
          <w:sz w:val="22"/>
          <w:szCs w:val="22"/>
          <w:lang w:eastAsia="pt-PT"/>
        </w:rPr>
      </w:pPr>
      <w:hyperlink w:anchor="_Toc511124841" w:history="1">
        <w:r w:rsidR="0050469D" w:rsidRPr="00EC0F11">
          <w:rPr>
            <w:rStyle w:val="Hiperligao"/>
            <w:noProof/>
          </w:rPr>
          <w:t>Tabela 4 - Avaliação SUS após teste</w:t>
        </w:r>
        <w:r w:rsidR="0050469D">
          <w:rPr>
            <w:noProof/>
            <w:webHidden/>
          </w:rPr>
          <w:tab/>
        </w:r>
        <w:r w:rsidR="0050469D">
          <w:rPr>
            <w:noProof/>
            <w:webHidden/>
          </w:rPr>
          <w:fldChar w:fldCharType="begin"/>
        </w:r>
        <w:r w:rsidR="0050469D">
          <w:rPr>
            <w:noProof/>
            <w:webHidden/>
          </w:rPr>
          <w:instrText xml:space="preserve"> PAGEREF _Toc511124841 \h </w:instrText>
        </w:r>
        <w:r w:rsidR="0050469D">
          <w:rPr>
            <w:noProof/>
            <w:webHidden/>
          </w:rPr>
        </w:r>
        <w:r w:rsidR="0050469D">
          <w:rPr>
            <w:noProof/>
            <w:webHidden/>
          </w:rPr>
          <w:fldChar w:fldCharType="separate"/>
        </w:r>
        <w:r w:rsidR="0050469D">
          <w:rPr>
            <w:noProof/>
            <w:webHidden/>
          </w:rPr>
          <w:t>98</w:t>
        </w:r>
        <w:r w:rsidR="0050469D">
          <w:rPr>
            <w:noProof/>
            <w:webHidden/>
          </w:rPr>
          <w:fldChar w:fldCharType="end"/>
        </w:r>
      </w:hyperlink>
    </w:p>
    <w:p w14:paraId="0905A16B" w14:textId="539999E2"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u w:val="none"/>
                <w:lang w:val="en-US"/>
              </w:rPr>
            </w:pPr>
            <w:r w:rsidRPr="002C6FB1">
              <w:rPr>
                <w:rStyle w:val="Hiperligao"/>
                <w:noProof/>
                <w:color w:val="auto"/>
                <w:u w:val="none"/>
                <w:lang w:val="en-US"/>
              </w:rPr>
              <w:t>HMI</w:t>
            </w:r>
          </w:p>
        </w:tc>
        <w:tc>
          <w:tcPr>
            <w:tcW w:w="7564" w:type="dxa"/>
          </w:tcPr>
          <w:p w14:paraId="1C19A6C2" w14:textId="31B1B75C" w:rsidR="00A03DDF" w:rsidRPr="002C6FB1" w:rsidRDefault="00A03DDF" w:rsidP="00AA60D4">
            <w:pPr>
              <w:rPr>
                <w:rStyle w:val="Hiperligao"/>
                <w:noProof/>
                <w:color w:val="auto"/>
                <w:u w:val="none"/>
                <w:lang w:val="en-US"/>
              </w:rPr>
            </w:pPr>
            <w:r w:rsidRPr="002C6FB1">
              <w:rPr>
                <w:rStyle w:val="Hiperligao"/>
                <w:noProof/>
                <w:color w:val="auto"/>
                <w:u w:val="none"/>
                <w:lang w:val="en-US"/>
              </w:rPr>
              <w:t>Human-</w:t>
            </w:r>
            <w:r w:rsidR="009B17B1">
              <w:rPr>
                <w:rStyle w:val="Hiperligao"/>
                <w:noProof/>
                <w:color w:val="auto"/>
                <w:u w:val="none"/>
                <w:lang w:val="en-US"/>
              </w:rPr>
              <w:t>M</w:t>
            </w:r>
            <w:r w:rsidRPr="002C6FB1">
              <w:rPr>
                <w:rStyle w:val="Hiperligao"/>
                <w:noProof/>
                <w:color w:val="auto"/>
                <w:u w:val="none"/>
                <w:lang w:val="en-US"/>
              </w:rPr>
              <w:t xml:space="preserve">achine </w:t>
            </w:r>
            <w:r w:rsidR="009B17B1">
              <w:rPr>
                <w:rStyle w:val="Hiperligao"/>
                <w:noProof/>
                <w:color w:val="auto"/>
                <w:u w:val="none"/>
                <w:lang w:val="en-US"/>
              </w:rPr>
              <w:t>I</w:t>
            </w:r>
            <w:r w:rsidRPr="002C6FB1">
              <w:rPr>
                <w:rStyle w:val="Hiperligao"/>
                <w:noProof/>
                <w:color w:val="auto"/>
                <w:u w:val="none"/>
                <w:lang w:val="en-US"/>
              </w:rPr>
              <w:t>nterface (interface homem-máquina)</w:t>
            </w:r>
          </w:p>
        </w:tc>
      </w:tr>
      <w:tr w:rsidR="00A03DDF" w:rsidRPr="000D02B1" w14:paraId="4EA96178" w14:textId="77777777" w:rsidTr="00553446">
        <w:tc>
          <w:tcPr>
            <w:tcW w:w="1242" w:type="dxa"/>
          </w:tcPr>
          <w:p w14:paraId="09F65F28" w14:textId="6311492F" w:rsidR="00A03DDF" w:rsidRPr="002C6FB1" w:rsidRDefault="00A03DDF" w:rsidP="00AA60D4">
            <w:pPr>
              <w:rPr>
                <w:rStyle w:val="Hiperligao"/>
                <w:noProof/>
                <w:color w:val="auto"/>
                <w:u w:val="none"/>
                <w:lang w:val="en-US"/>
              </w:rPr>
            </w:pPr>
            <w:commentRangeStart w:id="1"/>
            <w:r w:rsidRPr="002C6FB1">
              <w:rPr>
                <w:rStyle w:val="Hiperligao"/>
                <w:noProof/>
                <w:color w:val="auto"/>
                <w:u w:val="none"/>
                <w:lang w:val="en-US"/>
              </w:rPr>
              <w:t>PAC</w:t>
            </w:r>
            <w:commentRangeEnd w:id="1"/>
            <w:r w:rsidR="009B17B1">
              <w:rPr>
                <w:rStyle w:val="Refdecomentrio"/>
              </w:rPr>
              <w:commentReference w:id="1"/>
            </w:r>
          </w:p>
        </w:tc>
        <w:tc>
          <w:tcPr>
            <w:tcW w:w="7564" w:type="dxa"/>
          </w:tcPr>
          <w:p w14:paraId="4BAD33CF" w14:textId="5BD7D342" w:rsidR="00A03DDF" w:rsidRPr="000D02B1" w:rsidRDefault="00A03DDF" w:rsidP="000D02B1">
            <w:pPr>
              <w:rPr>
                <w:rStyle w:val="Hiperligao"/>
                <w:noProof/>
                <w:color w:val="auto"/>
                <w:u w:val="none"/>
                <w:lang w:val="en-US"/>
              </w:rPr>
            </w:pPr>
            <w:r w:rsidRPr="000D02B1">
              <w:rPr>
                <w:rStyle w:val="Hiperligao"/>
                <w:noProof/>
                <w:color w:val="auto"/>
                <w:u w:val="none"/>
                <w:lang w:val="en-US"/>
              </w:rPr>
              <w:t>Programmable Automation Controllers</w:t>
            </w:r>
            <w:ins w:id="2" w:author="Marco Rodrigues" w:date="2018-04-17T17:08:00Z">
              <w:r w:rsidR="000D02B1">
                <w:rPr>
                  <w:rStyle w:val="Hiperligao"/>
                  <w:noProof/>
                  <w:color w:val="auto"/>
                  <w:u w:val="none"/>
                  <w:lang w:val="en-US"/>
                </w:rPr>
                <w:t xml:space="preserve"> </w:t>
              </w:r>
            </w:ins>
            <w:r w:rsidR="000D02B1">
              <w:rPr>
                <w:rStyle w:val="Hiperligao"/>
                <w:noProof/>
                <w:color w:val="auto"/>
                <w:u w:val="none"/>
                <w:lang w:val="en-US"/>
              </w:rPr>
              <w:t>(controlador programável de automação)</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u w:val="none"/>
                <w:lang w:val="en-US"/>
              </w:rPr>
            </w:pPr>
            <w:r w:rsidRPr="002C6FB1">
              <w:rPr>
                <w:rStyle w:val="Hiperligao"/>
                <w:noProof/>
                <w:color w:val="auto"/>
                <w:u w:val="none"/>
                <w:lang w:val="en-US"/>
              </w:rPr>
              <w:t>PLC</w:t>
            </w:r>
          </w:p>
        </w:tc>
        <w:tc>
          <w:tcPr>
            <w:tcW w:w="7564" w:type="dxa"/>
          </w:tcPr>
          <w:p w14:paraId="35D9D165" w14:textId="2EF01142" w:rsidR="00A03DDF" w:rsidRPr="002C6FB1" w:rsidRDefault="00A03DDF" w:rsidP="00AA60D4">
            <w:pPr>
              <w:rPr>
                <w:rStyle w:val="Hiperligao"/>
                <w:noProof/>
                <w:color w:val="auto"/>
                <w:u w:val="none"/>
              </w:rPr>
            </w:pPr>
            <w:r w:rsidRPr="002C6FB1">
              <w:rPr>
                <w:rStyle w:val="Hiperligao"/>
                <w:noProof/>
                <w:color w:val="auto"/>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u w:val="none"/>
                <w:lang w:val="en-US"/>
              </w:rPr>
            </w:pPr>
            <w:r w:rsidRPr="002C6FB1">
              <w:rPr>
                <w:rStyle w:val="Hiperligao"/>
                <w:noProof/>
                <w:color w:val="auto"/>
                <w:u w:val="none"/>
                <w:lang w:val="en-US"/>
              </w:rPr>
              <w:t>SCADA</w:t>
            </w:r>
          </w:p>
        </w:tc>
        <w:tc>
          <w:tcPr>
            <w:tcW w:w="7564" w:type="dxa"/>
          </w:tcPr>
          <w:p w14:paraId="3B8CD2F9" w14:textId="4B1A69A5" w:rsidR="00A03DDF" w:rsidRPr="002C6FB1" w:rsidRDefault="00A03DDF" w:rsidP="00AA60D4">
            <w:pPr>
              <w:rPr>
                <w:rStyle w:val="Hiperligao"/>
                <w:noProof/>
                <w:color w:val="auto"/>
                <w:u w:val="none"/>
              </w:rPr>
            </w:pPr>
            <w:r w:rsidRPr="002C6FB1">
              <w:rPr>
                <w:rStyle w:val="Hiperligao"/>
                <w:noProof/>
                <w:color w:val="auto"/>
                <w:u w:val="none"/>
              </w:rPr>
              <w:t>Supervisory Control and Data Acquisition</w:t>
            </w:r>
            <w:r w:rsidR="00D37FB2" w:rsidRPr="002C6FB1">
              <w:rPr>
                <w:rStyle w:val="Hiperligao"/>
                <w:noProof/>
                <w:color w:val="auto"/>
                <w:u w:val="none"/>
              </w:rPr>
              <w:t xml:space="preserve"> (Controlo Supervisório e Aquisição de Dados)</w:t>
            </w:r>
          </w:p>
        </w:tc>
      </w:tr>
      <w:tr w:rsidR="00A03DDF" w:rsidRPr="00691F97" w14:paraId="3D35857E" w14:textId="77777777" w:rsidTr="00553446">
        <w:tc>
          <w:tcPr>
            <w:tcW w:w="1242" w:type="dxa"/>
          </w:tcPr>
          <w:p w14:paraId="52BE5516" w14:textId="71AC3D6C" w:rsidR="00A03DDF" w:rsidRPr="002C6FB1" w:rsidRDefault="008C65EE" w:rsidP="00AA60D4">
            <w:pPr>
              <w:rPr>
                <w:rStyle w:val="Hiperligao"/>
                <w:noProof/>
                <w:color w:val="auto"/>
                <w:u w:val="none"/>
                <w:lang w:val="en-US"/>
              </w:rPr>
            </w:pPr>
            <w:r w:rsidRPr="002C6FB1">
              <w:rPr>
                <w:rStyle w:val="Hiperligao"/>
                <w:noProof/>
                <w:color w:val="auto"/>
                <w:u w:val="none"/>
                <w:lang w:val="en-US"/>
              </w:rPr>
              <w:t>OPC</w:t>
            </w:r>
          </w:p>
        </w:tc>
        <w:tc>
          <w:tcPr>
            <w:tcW w:w="7564" w:type="dxa"/>
          </w:tcPr>
          <w:p w14:paraId="6AD30A0D" w14:textId="17193E7D" w:rsidR="00A03DDF" w:rsidRPr="002C6FB1" w:rsidRDefault="008C65EE" w:rsidP="00AA60D4">
            <w:pPr>
              <w:rPr>
                <w:rStyle w:val="Hiperligao"/>
                <w:noProof/>
                <w:color w:val="auto"/>
                <w:u w:val="none"/>
                <w:lang w:val="en-US"/>
              </w:rPr>
            </w:pPr>
            <w:r w:rsidRPr="002C6FB1">
              <w:rPr>
                <w:rStyle w:val="Hiperligao"/>
                <w:noProof/>
                <w:color w:val="auto"/>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u w:val="none"/>
                <w:lang w:val="en-US"/>
              </w:rPr>
            </w:pPr>
            <w:r w:rsidRPr="002C6FB1">
              <w:rPr>
                <w:rStyle w:val="Hiperligao"/>
                <w:noProof/>
                <w:color w:val="auto"/>
                <w:u w:val="none"/>
                <w:lang w:val="en-US"/>
              </w:rPr>
              <w:t>CSS</w:t>
            </w:r>
          </w:p>
        </w:tc>
        <w:tc>
          <w:tcPr>
            <w:tcW w:w="7564" w:type="dxa"/>
          </w:tcPr>
          <w:p w14:paraId="75061E59" w14:textId="6B9FAA5D" w:rsidR="00A03DDF" w:rsidRPr="002C6FB1" w:rsidRDefault="00D848C2" w:rsidP="00AA60D4">
            <w:pPr>
              <w:rPr>
                <w:rStyle w:val="Hiperligao"/>
                <w:noProof/>
                <w:color w:val="auto"/>
                <w:u w:val="none"/>
                <w:lang w:val="en-US"/>
              </w:rPr>
            </w:pPr>
            <w:r w:rsidRPr="002C6FB1">
              <w:rPr>
                <w:rStyle w:val="Hiperligao"/>
                <w:noProof/>
                <w:color w:val="auto"/>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u w:val="none"/>
                <w:lang w:val="en-US"/>
              </w:rPr>
            </w:pPr>
            <w:r w:rsidRPr="002C6FB1">
              <w:rPr>
                <w:rStyle w:val="Hiperligao"/>
                <w:noProof/>
                <w:color w:val="auto"/>
                <w:u w:val="none"/>
                <w:lang w:val="en-US"/>
              </w:rPr>
              <w:t>CNC</w:t>
            </w:r>
          </w:p>
        </w:tc>
        <w:tc>
          <w:tcPr>
            <w:tcW w:w="7564" w:type="dxa"/>
          </w:tcPr>
          <w:p w14:paraId="0BC4C0EE" w14:textId="72A60B7D" w:rsidR="00A03DDF" w:rsidRPr="006B6A50" w:rsidRDefault="000D02B1" w:rsidP="00AA60D4">
            <w:pPr>
              <w:rPr>
                <w:rStyle w:val="Hiperligao"/>
                <w:noProof/>
                <w:color w:val="auto"/>
                <w:u w:val="none"/>
              </w:rPr>
            </w:pPr>
            <w:r w:rsidRPr="000D02B1">
              <w:rPr>
                <w:rStyle w:val="Hiperligao"/>
                <w:noProof/>
                <w:color w:val="auto"/>
                <w:u w:val="none"/>
              </w:rPr>
              <w:t>Computer Numeric</w:t>
            </w:r>
            <w:r>
              <w:rPr>
                <w:rStyle w:val="Hiperligao"/>
                <w:noProof/>
                <w:color w:val="auto"/>
                <w:u w:val="none"/>
              </w:rPr>
              <w:t>al</w:t>
            </w:r>
            <w:r w:rsidRPr="000D02B1">
              <w:rPr>
                <w:rStyle w:val="Hiperligao"/>
                <w:noProof/>
                <w:color w:val="auto"/>
                <w:u w:val="none"/>
              </w:rPr>
              <w:t xml:space="preserve"> Control (</w:t>
            </w:r>
            <w:r w:rsidR="0076658B" w:rsidRPr="000D02B1">
              <w:rPr>
                <w:rStyle w:val="Hiperligao"/>
                <w:noProof/>
                <w:color w:val="auto"/>
                <w:u w:val="none"/>
              </w:rPr>
              <w:t>Comando Numérico Computorizado</w:t>
            </w:r>
            <w:r>
              <w:rPr>
                <w:rStyle w:val="Hiperligao"/>
                <w:noProof/>
                <w:color w:val="auto"/>
                <w:u w:val="none"/>
              </w:rPr>
              <w:t>)</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u w:val="none"/>
                <w:lang w:val="en-US"/>
              </w:rPr>
            </w:pPr>
            <w:r w:rsidRPr="002C6FB1">
              <w:rPr>
                <w:rStyle w:val="Hiperligao"/>
                <w:noProof/>
                <w:color w:val="auto"/>
                <w:u w:val="none"/>
                <w:lang w:val="en-US"/>
              </w:rPr>
              <w:t>NC</w:t>
            </w:r>
          </w:p>
        </w:tc>
        <w:tc>
          <w:tcPr>
            <w:tcW w:w="7564" w:type="dxa"/>
          </w:tcPr>
          <w:p w14:paraId="52B9FF6A" w14:textId="37CAD317" w:rsidR="00A03DDF" w:rsidRPr="002C6FB1" w:rsidRDefault="00D37FB2" w:rsidP="00AA60D4">
            <w:pPr>
              <w:rPr>
                <w:rStyle w:val="Hiperligao"/>
                <w:noProof/>
                <w:color w:val="auto"/>
                <w:u w:val="none"/>
                <w:lang w:val="en-US"/>
              </w:rPr>
            </w:pPr>
            <w:commentRangeStart w:id="3"/>
            <w:r w:rsidRPr="002C6FB1">
              <w:rPr>
                <w:rStyle w:val="Hiperligao"/>
                <w:noProof/>
                <w:color w:val="auto"/>
                <w:u w:val="none"/>
                <w:lang w:val="en-US"/>
              </w:rPr>
              <w:t>Numeric Control (Controlo Numérico)</w:t>
            </w:r>
            <w:commentRangeEnd w:id="3"/>
            <w:r w:rsidR="009B17B1">
              <w:rPr>
                <w:rStyle w:val="Refdecomentrio"/>
              </w:rPr>
              <w:commentReference w:id="3"/>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u w:val="none"/>
                <w:lang w:val="en-US"/>
              </w:rPr>
            </w:pPr>
            <w:r w:rsidRPr="002C6FB1">
              <w:rPr>
                <w:rStyle w:val="Hiperligao"/>
                <w:noProof/>
                <w:color w:val="auto"/>
                <w:u w:val="none"/>
                <w:lang w:val="en-US"/>
              </w:rPr>
              <w:t>ADS</w:t>
            </w:r>
          </w:p>
        </w:tc>
        <w:tc>
          <w:tcPr>
            <w:tcW w:w="7564" w:type="dxa"/>
          </w:tcPr>
          <w:p w14:paraId="3469BA5E" w14:textId="2EB7C6C1" w:rsidR="0061678A" w:rsidRPr="002C6FB1" w:rsidRDefault="0061678A" w:rsidP="00AA60D4">
            <w:pPr>
              <w:rPr>
                <w:rStyle w:val="Hiperligao"/>
                <w:noProof/>
                <w:color w:val="auto"/>
                <w:u w:val="none"/>
                <w:lang w:val="en-US"/>
              </w:rPr>
            </w:pPr>
            <w:r w:rsidRPr="002C6FB1">
              <w:rPr>
                <w:rStyle w:val="Hiperligao"/>
                <w:noProof/>
                <w:color w:val="auto"/>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u w:val="none"/>
                <w:lang w:val="en-US"/>
              </w:rPr>
            </w:pPr>
            <w:r w:rsidRPr="002C6FB1">
              <w:rPr>
                <w:rStyle w:val="Hiperligao"/>
                <w:noProof/>
                <w:color w:val="auto"/>
                <w:u w:val="none"/>
                <w:lang w:val="en-US"/>
              </w:rPr>
              <w:t>RA</w:t>
            </w:r>
          </w:p>
        </w:tc>
        <w:tc>
          <w:tcPr>
            <w:tcW w:w="7564" w:type="dxa"/>
          </w:tcPr>
          <w:p w14:paraId="0740DC77" w14:textId="7B0691AA" w:rsidR="002D2567" w:rsidRPr="002C6FB1" w:rsidRDefault="002D2567" w:rsidP="00AA60D4">
            <w:pPr>
              <w:rPr>
                <w:rStyle w:val="Hiperligao"/>
                <w:noProof/>
                <w:color w:val="auto"/>
                <w:u w:val="none"/>
                <w:lang w:val="en-US"/>
              </w:rPr>
            </w:pPr>
            <w:r w:rsidRPr="002C6FB1">
              <w:rPr>
                <w:rStyle w:val="Hiperligao"/>
                <w:noProof/>
                <w:color w:val="auto"/>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u w:val="none"/>
                <w:lang w:val="en-US"/>
              </w:rPr>
            </w:pPr>
            <w:r w:rsidRPr="002C6FB1">
              <w:rPr>
                <w:rStyle w:val="Hiperligao"/>
                <w:noProof/>
                <w:color w:val="auto"/>
                <w:u w:val="none"/>
                <w:lang w:val="en-US"/>
              </w:rPr>
              <w:t>TI</w:t>
            </w:r>
          </w:p>
        </w:tc>
        <w:tc>
          <w:tcPr>
            <w:tcW w:w="7564" w:type="dxa"/>
          </w:tcPr>
          <w:p w14:paraId="7E1E303E" w14:textId="4D9EAD62" w:rsidR="002A4EA1" w:rsidRPr="002C6FB1" w:rsidRDefault="002A4EA1" w:rsidP="00AA60D4">
            <w:pPr>
              <w:rPr>
                <w:rStyle w:val="Hiperligao"/>
                <w:noProof/>
                <w:color w:val="auto"/>
                <w:u w:val="none"/>
                <w:lang w:val="en-US"/>
              </w:rPr>
            </w:pPr>
            <w:r w:rsidRPr="002C6FB1">
              <w:rPr>
                <w:rStyle w:val="Hiperligao"/>
                <w:noProof/>
                <w:color w:val="auto"/>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u w:val="none"/>
                <w:lang w:val="en-US"/>
              </w:rPr>
            </w:pPr>
            <w:r w:rsidRPr="002C6FB1">
              <w:rPr>
                <w:rStyle w:val="Hiperligao"/>
                <w:noProof/>
                <w:color w:val="auto"/>
                <w:u w:val="none"/>
                <w:lang w:val="en-US"/>
              </w:rPr>
              <w:t>TIC</w:t>
            </w:r>
          </w:p>
        </w:tc>
        <w:tc>
          <w:tcPr>
            <w:tcW w:w="7564" w:type="dxa"/>
          </w:tcPr>
          <w:p w14:paraId="3B393F67" w14:textId="46FD9B7C" w:rsidR="002A4EA1" w:rsidRPr="002C6FB1" w:rsidRDefault="002A4EA1" w:rsidP="00AA60D4">
            <w:pPr>
              <w:rPr>
                <w:rStyle w:val="Hiperligao"/>
                <w:noProof/>
                <w:color w:val="auto"/>
                <w:u w:val="none"/>
              </w:rPr>
            </w:pPr>
            <w:r w:rsidRPr="002C6FB1">
              <w:rPr>
                <w:rStyle w:val="Hiperligao"/>
                <w:noProof/>
                <w:color w:val="auto"/>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4" w:name="_Toc511124529"/>
      <w:r w:rsidRPr="002A4B1A">
        <w:lastRenderedPageBreak/>
        <w:t xml:space="preserve">1. </w:t>
      </w:r>
      <w:r w:rsidR="00952285" w:rsidRPr="002A4B1A">
        <w:t>Introdução</w:t>
      </w:r>
      <w:bookmarkEnd w:id="4"/>
    </w:p>
    <w:p w14:paraId="763F8DD2" w14:textId="60DDA648" w:rsidR="003C014D" w:rsidRDefault="003C014D" w:rsidP="007D66CA">
      <w:pPr>
        <w:pStyle w:val="Cabealho2"/>
        <w:ind w:left="1418" w:hanging="709"/>
      </w:pPr>
      <w:bookmarkStart w:id="5" w:name="_Toc511124530"/>
      <w:r w:rsidRPr="00FC52FE">
        <w:t>1.1 Contexto e Motivação</w:t>
      </w:r>
      <w:bookmarkEnd w:id="5"/>
    </w:p>
    <w:p w14:paraId="67A4DF63" w14:textId="39F3E886"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w:t>
      </w:r>
      <w:del w:id="6" w:author="Pedro Moreira" w:date="2018-04-13T09:20:00Z">
        <w:r w:rsidRPr="003A51FA" w:rsidDel="009B17B1">
          <w:delText>,</w:delText>
        </w:r>
      </w:del>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36E7D24C" w:rsidR="007169AF" w:rsidRDefault="007169AF" w:rsidP="00F05FA3">
      <w:r>
        <w:t xml:space="preserve">O </w:t>
      </w:r>
      <w:r w:rsidR="009B17B1">
        <w:t>trabalho aqui descrito</w:t>
      </w:r>
      <w:r>
        <w:t xml:space="preserve">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07FC9F" w:rsidR="007169AF" w:rsidRDefault="007169AF" w:rsidP="00F05FA3">
      <w:r>
        <w:t xml:space="preserve">Assim, este </w:t>
      </w:r>
      <w:r w:rsidR="009B17B1">
        <w:t xml:space="preserve">trabalho </w:t>
      </w:r>
      <w:r>
        <w:t>vis</w:t>
      </w:r>
      <w:r w:rsidR="009B17B1">
        <w:t>ou</w:t>
      </w:r>
      <w:r>
        <w:t xml:space="preserve">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7" w:name="_Toc511124531"/>
      <w:r w:rsidRPr="00FC52FE">
        <w:lastRenderedPageBreak/>
        <w:t>1.</w:t>
      </w:r>
      <w:r w:rsidR="00AA0F54">
        <w:t>2</w:t>
      </w:r>
      <w:r w:rsidRPr="00FC52FE">
        <w:t xml:space="preserve"> </w:t>
      </w:r>
      <w:r w:rsidR="00352309">
        <w:t>Problema</w:t>
      </w:r>
      <w:bookmarkEnd w:id="7"/>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10C17DB9" w:rsidR="00CD5DF0" w:rsidRDefault="00627ECD" w:rsidP="00F05FA3">
      <w:r>
        <w:t xml:space="preserve">No contexto industrial já existem HMIs para controlo de equipamentos </w:t>
      </w:r>
      <w:r w:rsidR="0002026E">
        <w:t>h</w:t>
      </w:r>
      <w:r>
        <w:t>á vários anos, no entanto</w:t>
      </w:r>
      <w:ins w:id="8" w:author="Pedro Moreira" w:date="2018-04-13T09:27:00Z">
        <w:r w:rsidR="00BB2505">
          <w:t xml:space="preserve">, </w:t>
        </w:r>
      </w:ins>
      <w:del w:id="9" w:author="Pedro Moreira" w:date="2018-04-13T09:27:00Z">
        <w:r w:rsidDel="00BB2505">
          <w:delText xml:space="preserve"> </w:delText>
        </w:r>
      </w:del>
      <w:r>
        <w:t>diferentes processos de fabrico têm diferentes necessidades do ponto de vista do controlo e automação</w:t>
      </w:r>
      <w:r w:rsidR="000E0A59">
        <w:t xml:space="preserve">. </w:t>
      </w:r>
      <w:r w:rsidR="00BB2505">
        <w:t xml:space="preserve">O trabalho aqui reportado </w:t>
      </w:r>
      <w:r w:rsidR="000E0A59">
        <w:t xml:space="preserve">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4">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753C9C4E" w:rsidR="00D5750E" w:rsidRDefault="00D5750E" w:rsidP="00484F6C">
      <w:pPr>
        <w:pStyle w:val="imagens"/>
        <w:rPr>
          <w:b/>
          <w:bCs/>
          <w:color w:val="4F81BD" w:themeColor="accent1"/>
          <w:szCs w:val="18"/>
        </w:rPr>
      </w:pPr>
      <w:bookmarkStart w:id="10" w:name="_Toc51112476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6F713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w:t>
      </w:r>
      <w:commentRangeStart w:id="11"/>
      <w:r w:rsidRPr="00484F6C">
        <w:rPr>
          <w:b/>
          <w:bCs/>
          <w:color w:val="4F81BD" w:themeColor="accent1"/>
          <w:szCs w:val="18"/>
        </w:rPr>
        <w:t>- HMI para Fabrico Aditivo</w:t>
      </w:r>
      <w:bookmarkEnd w:id="10"/>
      <w:commentRangeEnd w:id="11"/>
      <w:r w:rsidR="00BB2505">
        <w:rPr>
          <w:rStyle w:val="Refdecomentrio"/>
        </w:rPr>
        <w:commentReference w:id="11"/>
      </w:r>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12" w:name="_Toc511124532"/>
      <w:r w:rsidRPr="00FC52FE">
        <w:lastRenderedPageBreak/>
        <w:t>1.</w:t>
      </w:r>
      <w:r>
        <w:t>3</w:t>
      </w:r>
      <w:r w:rsidRPr="00FC52FE">
        <w:t xml:space="preserve"> Objetivos</w:t>
      </w:r>
      <w:bookmarkEnd w:id="12"/>
    </w:p>
    <w:p w14:paraId="2AB35681" w14:textId="48C41AC2" w:rsidR="00AA0F54" w:rsidDel="00BB2505" w:rsidRDefault="00AA0F54" w:rsidP="00F05FA3">
      <w:pPr>
        <w:rPr>
          <w:del w:id="13" w:author="Pedro Moreira" w:date="2018-04-13T09:32:00Z"/>
        </w:rPr>
      </w:pPr>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02E430CB" w14:textId="77777777" w:rsidR="00BB2505" w:rsidRDefault="00BB2505" w:rsidP="00F05FA3">
      <w:pPr>
        <w:rPr>
          <w:ins w:id="14" w:author="Pedro Moreira" w:date="2018-04-13T09:32:00Z"/>
        </w:rPr>
      </w:pPr>
    </w:p>
    <w:p w14:paraId="26435939" w14:textId="3E50A8FF" w:rsidR="00611D3C" w:rsidRDefault="00BB2505" w:rsidP="00F05FA3">
      <w:r>
        <w:t>P</w:t>
      </w:r>
      <w:r w:rsidR="00611D3C">
        <w:t xml:space="preserve">retende-se </w:t>
      </w:r>
      <w:r>
        <w:t xml:space="preserve">assim, com este trabalho, </w:t>
      </w:r>
      <w:r w:rsidR="00611D3C">
        <w:t>dar resposta á necessidade de obter uma HMI orientada ao processo de Fabrico Aditivo, e para tal, foram definidos os seguintes objetivos</w:t>
      </w:r>
      <w:r w:rsidR="007276B4">
        <w:t xml:space="preserve"> de alto nível</w:t>
      </w:r>
      <w:r w:rsidR="00611D3C">
        <w:t>:</w:t>
      </w:r>
    </w:p>
    <w:p w14:paraId="5291B73A" w14:textId="3E93BDF4" w:rsidR="00AA0F54" w:rsidRDefault="00AA0F54" w:rsidP="00660D40">
      <w:pPr>
        <w:pStyle w:val="PargrafodaLista"/>
        <w:numPr>
          <w:ilvl w:val="0"/>
          <w:numId w:val="3"/>
        </w:numPr>
      </w:pPr>
      <w:commentRangeStart w:id="15"/>
      <w:r>
        <w:t xml:space="preserve">Desenvolver </w:t>
      </w:r>
      <w:ins w:id="16" w:author="Pedro Moreira" w:date="2018-04-13T09:32:00Z">
        <w:r w:rsidR="00BB2505">
          <w:t xml:space="preserve">uma </w:t>
        </w:r>
      </w:ins>
      <w:r>
        <w:t xml:space="preserve">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commentRangeEnd w:id="15"/>
    <w:p w14:paraId="23A53D0C" w14:textId="548FB72D" w:rsidR="00085D14" w:rsidRDefault="00BB2505" w:rsidP="00085D14">
      <w:r>
        <w:rPr>
          <w:rStyle w:val="Refdecomentrio"/>
        </w:rPr>
        <w:commentReference w:id="15"/>
      </w:r>
    </w:p>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17" w:name="_Toc511124533"/>
      <w:r w:rsidRPr="00FC52FE">
        <w:lastRenderedPageBreak/>
        <w:t>1.</w:t>
      </w:r>
      <w:r w:rsidR="00254247">
        <w:t>4</w:t>
      </w:r>
      <w:r w:rsidRPr="00FC52FE">
        <w:t xml:space="preserve"> Estrutura do Documento</w:t>
      </w:r>
      <w:bookmarkEnd w:id="17"/>
    </w:p>
    <w:p w14:paraId="72345765" w14:textId="3B909C56" w:rsidR="00A93AA3" w:rsidRDefault="00A93AA3" w:rsidP="00F05FA3">
      <w:r>
        <w:t xml:space="preserve">No presente </w:t>
      </w:r>
      <w:r w:rsidR="00C97318">
        <w:t>capítulo faz-se</w:t>
      </w:r>
      <w:r>
        <w:t xml:space="preserve"> uma contextualização do projeto</w:t>
      </w:r>
      <w:ins w:id="18" w:author="Pedro Moreira" w:date="2018-04-13T11:17:00Z">
        <w:r w:rsidR="00FC7250">
          <w:t xml:space="preserve"> </w:t>
        </w:r>
      </w:ins>
      <w:r w:rsidR="00C97318">
        <w:t xml:space="preserve">e </w:t>
      </w:r>
      <w:r w:rsidR="00FC7250">
        <w:t>d</w:t>
      </w:r>
      <w:r w:rsidR="00C97318">
        <w:t>o seu âmbito</w:t>
      </w:r>
      <w:r>
        <w:t>, o propósito em que surge o mesmo</w:t>
      </w:r>
      <w:r w:rsidR="00C97318">
        <w:t xml:space="preserve"> e </w:t>
      </w:r>
      <w:r>
        <w:t>são definidos objetivos de alto nível para o mesmo</w:t>
      </w:r>
      <w:r w:rsidR="00FC7250">
        <w:t>.</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commentRangeStart w:id="19"/>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commentRangeEnd w:id="19"/>
      <w:r w:rsidR="00C97318">
        <w:rPr>
          <w:rStyle w:val="Refdecomentrio"/>
        </w:rPr>
        <w:commentReference w:id="19"/>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20" w:name="_Toc511124534"/>
      <w:r w:rsidRPr="002A4B1A">
        <w:lastRenderedPageBreak/>
        <w:t xml:space="preserve">2. </w:t>
      </w:r>
      <w:r w:rsidR="00C4798E">
        <w:t>Estado da Arte</w:t>
      </w:r>
      <w:bookmarkEnd w:id="20"/>
    </w:p>
    <w:p w14:paraId="0905A187" w14:textId="32CB418E" w:rsidR="00ED1068" w:rsidRDefault="005C576B" w:rsidP="00C4798E">
      <w:pPr>
        <w:pStyle w:val="Cabealho2"/>
        <w:ind w:firstLine="708"/>
      </w:pPr>
      <w:bookmarkStart w:id="21" w:name="_Toc511124535"/>
      <w:r w:rsidRPr="002A4B1A">
        <w:t>2.1 Introdução</w:t>
      </w:r>
      <w:bookmarkEnd w:id="21"/>
    </w:p>
    <w:p w14:paraId="280DF846" w14:textId="472A8C31"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w:t>
      </w:r>
      <w:r w:rsidR="00BF530A">
        <w:t xml:space="preserve"> procura</w:t>
      </w:r>
      <w:r w:rsidR="004D5149">
        <w:t>m</w:t>
      </w:r>
      <w:r w:rsidR="00BF530A">
        <w:t xml:space="preserve"> </w:t>
      </w:r>
      <w:r w:rsidR="005B4A1A">
        <w:t xml:space="preserve">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22" w:name="_Toc511124536"/>
      <w:r w:rsidRPr="002A4B1A">
        <w:t xml:space="preserve">2.2 </w:t>
      </w:r>
      <w:r w:rsidR="00C4798E">
        <w:t>Automação</w:t>
      </w:r>
      <w:bookmarkEnd w:id="22"/>
    </w:p>
    <w:p w14:paraId="186F432F" w14:textId="0D38B437" w:rsidR="004B3084" w:rsidRDefault="00D00AD8" w:rsidP="00F05FA3">
      <w:r>
        <w:t>A</w:t>
      </w:r>
      <w:r w:rsidR="004B3084">
        <w:t xml:space="preserve"> automação consiste num “processo de controlo e de monitorização de atividades e de tarefas de forma autónoma”</w:t>
      </w:r>
      <w:ins w:id="23" w:author="Pedro Moreira" w:date="2018-04-13T09:52:00Z">
        <w:r w:rsidR="0043296B">
          <w:t xml:space="preserve"> </w:t>
        </w:r>
      </w:ins>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ins w:id="24" w:author="Pedro Moreira" w:date="2018-04-13T10:03:00Z">
        <w:r w:rsidR="00AE3C2D">
          <w:t>.</w:t>
        </w:r>
      </w:ins>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25" w:name="_Toc511124537"/>
      <w:r w:rsidRPr="00F81B92">
        <w:rPr>
          <w:i w:val="0"/>
        </w:rPr>
        <w:lastRenderedPageBreak/>
        <w:t>2.</w:t>
      </w:r>
      <w:r>
        <w:rPr>
          <w:i w:val="0"/>
        </w:rPr>
        <w:t>2</w:t>
      </w:r>
      <w:r w:rsidRPr="00F81B92">
        <w:rPr>
          <w:i w:val="0"/>
        </w:rPr>
        <w:t xml:space="preserve">.1 </w:t>
      </w:r>
      <w:r>
        <w:rPr>
          <w:i w:val="0"/>
        </w:rPr>
        <w:t>História</w:t>
      </w:r>
      <w:bookmarkEnd w:id="25"/>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62232825" w:rsidR="002E0689" w:rsidRPr="002E0689" w:rsidRDefault="002E0689" w:rsidP="002E0689">
      <w:pPr>
        <w:pStyle w:val="Cabealho3"/>
        <w:ind w:firstLine="708"/>
        <w:rPr>
          <w:i w:val="0"/>
        </w:rPr>
      </w:pPr>
      <w:bookmarkStart w:id="26" w:name="_Toc511124538"/>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26"/>
      <w:ins w:id="27" w:author="Pedro Moreira" w:date="2018-04-13T10:09:00Z">
        <w:r w:rsidR="00651A6C">
          <w:rPr>
            <w:i w:val="0"/>
          </w:rPr>
          <w:t xml:space="preserve"> </w:t>
        </w:r>
      </w:ins>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28" w:name="_Toc511124539"/>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28"/>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44E483DE" w:rsidR="008B4041" w:rsidRDefault="00E42088" w:rsidP="00E42088">
      <w:pPr>
        <w:pStyle w:val="Legenda"/>
        <w:jc w:val="center"/>
      </w:pPr>
      <w:bookmarkStart w:id="29" w:name="_Toc511124762"/>
      <w:r>
        <w:t xml:space="preserve">Figura </w:t>
      </w:r>
      <w:fldSimple w:instr=" SEQ Figura \* ARABIC ">
        <w:r w:rsidR="006F713A">
          <w:rPr>
            <w:noProof/>
          </w:rPr>
          <w:t>2</w:t>
        </w:r>
      </w:fldSimple>
      <w:r w:rsidR="0084336E">
        <w:t xml:space="preserve"> - Exemplo de um PLC</w:t>
      </w:r>
      <w:r w:rsidR="008B4041">
        <w:t>.</w:t>
      </w:r>
      <w:bookmarkEnd w:id="29"/>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4998FD53" w:rsidR="002C11EA" w:rsidRDefault="005D606F" w:rsidP="005D606F">
      <w:pPr>
        <w:pStyle w:val="Legenda"/>
        <w:jc w:val="center"/>
      </w:pPr>
      <w:bookmarkStart w:id="30" w:name="_Toc511124763"/>
      <w:r>
        <w:t xml:space="preserve">Figura </w:t>
      </w:r>
      <w:fldSimple w:instr=" SEQ Figura \* ARABIC ">
        <w:r w:rsidR="006F713A">
          <w:rPr>
            <w:noProof/>
          </w:rPr>
          <w:t>3</w:t>
        </w:r>
      </w:fldSimple>
      <w:r>
        <w:t xml:space="preserve"> - Sensores </w:t>
      </w:r>
      <w:r w:rsidR="002C11EA">
        <w:t>de proximidade.</w:t>
      </w:r>
      <w:bookmarkEnd w:id="30"/>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300D0244" w:rsidR="00AD1C94" w:rsidRDefault="00656E03" w:rsidP="00656E03">
      <w:pPr>
        <w:pStyle w:val="Legenda"/>
        <w:jc w:val="center"/>
      </w:pPr>
      <w:bookmarkStart w:id="31" w:name="_Toc511124764"/>
      <w:r>
        <w:t xml:space="preserve">Figura </w:t>
      </w:r>
      <w:fldSimple w:instr=" SEQ Figura \* ARABIC ">
        <w:r w:rsidR="006F713A">
          <w:rPr>
            <w:noProof/>
          </w:rPr>
          <w:t>4</w:t>
        </w:r>
      </w:fldSimple>
      <w:r>
        <w:t xml:space="preserve"> - </w:t>
      </w:r>
      <w:r w:rsidR="00AD1C94">
        <w:t>D</w:t>
      </w:r>
      <w:r>
        <w:t>rives industriais</w:t>
      </w:r>
      <w:r w:rsidR="00AD1C94">
        <w:t>.</w:t>
      </w:r>
      <w:bookmarkEnd w:id="31"/>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6EDCEB3A" w:rsidR="002F7EEE" w:rsidDel="004562BC" w:rsidRDefault="002F7EEE">
      <w:pPr>
        <w:spacing w:after="200"/>
        <w:rPr>
          <w:del w:id="32" w:author="Pedro Moreira" w:date="2018-04-13T10:18:00Z"/>
          <w:smallCaps/>
          <w:sz w:val="28"/>
          <w:szCs w:val="28"/>
        </w:rPr>
      </w:pPr>
      <w:del w:id="33" w:author="Pedro Moreira" w:date="2018-04-13T10:18:00Z">
        <w:r w:rsidDel="004562BC">
          <w:br w:type="page"/>
        </w:r>
      </w:del>
    </w:p>
    <w:p w14:paraId="0DC935EC" w14:textId="5BBDDF4A" w:rsidR="002E0689" w:rsidRPr="002E0689" w:rsidRDefault="002E0689" w:rsidP="002E0689">
      <w:pPr>
        <w:pStyle w:val="Cabealho3"/>
        <w:ind w:firstLine="708"/>
        <w:rPr>
          <w:i w:val="0"/>
        </w:rPr>
      </w:pPr>
      <w:bookmarkStart w:id="34" w:name="_Toc511124540"/>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34"/>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16E6BFE9" w:rsidR="00391C8B" w:rsidRDefault="00702B29" w:rsidP="00702B29">
      <w:pPr>
        <w:pStyle w:val="Legenda"/>
        <w:jc w:val="center"/>
      </w:pPr>
      <w:bookmarkStart w:id="35" w:name="_Toc511124765"/>
      <w:r>
        <w:t xml:space="preserve">Figura </w:t>
      </w:r>
      <w:fldSimple w:instr=" SEQ Figura \* ARABIC ">
        <w:r w:rsidR="006F713A">
          <w:rPr>
            <w:noProof/>
          </w:rPr>
          <w:t>5</w:t>
        </w:r>
      </w:fldSimple>
      <w:r>
        <w:t xml:space="preserve"> - Ambiente de desenvolvimento Twincat 3</w:t>
      </w:r>
      <w:r w:rsidR="00391C8B">
        <w:t>.</w:t>
      </w:r>
      <w:bookmarkEnd w:id="35"/>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40FFD0BA" w:rsidR="00391C8B" w:rsidRDefault="00702B29" w:rsidP="00702B29">
      <w:pPr>
        <w:pStyle w:val="Legenda"/>
        <w:jc w:val="center"/>
      </w:pPr>
      <w:bookmarkStart w:id="36" w:name="_Toc511124766"/>
      <w:r>
        <w:t xml:space="preserve">Figura </w:t>
      </w:r>
      <w:fldSimple w:instr=" SEQ Figura \* ARABIC ">
        <w:r w:rsidR="006F713A">
          <w:rPr>
            <w:noProof/>
          </w:rPr>
          <w:t>6</w:t>
        </w:r>
      </w:fldSimple>
      <w:r>
        <w:t xml:space="preserve"> - Ambiente de desenvolvimento SIMATIC STEP 7</w:t>
      </w:r>
      <w:r w:rsidR="00391C8B">
        <w:t>.</w:t>
      </w:r>
      <w:bookmarkEnd w:id="36"/>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F843107" w:rsidR="00ED2D3A" w:rsidRDefault="00702B29" w:rsidP="00702B29">
      <w:pPr>
        <w:pStyle w:val="Legenda"/>
        <w:jc w:val="center"/>
      </w:pPr>
      <w:bookmarkStart w:id="37" w:name="_Toc511124767"/>
      <w:r>
        <w:t xml:space="preserve">Figura </w:t>
      </w:r>
      <w:fldSimple w:instr=" SEQ Figura \* ARABIC ">
        <w:r w:rsidR="006F713A">
          <w:rPr>
            <w:noProof/>
          </w:rPr>
          <w:t>7</w:t>
        </w:r>
      </w:fldSimple>
      <w:r>
        <w:t xml:space="preserve"> - Ambiente de desenvolvimento PL7</w:t>
      </w:r>
      <w:r w:rsidR="00ED2D3A">
        <w:t>.</w:t>
      </w:r>
      <w:bookmarkEnd w:id="37"/>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38" w:name="_Toc511124541"/>
      <w:r w:rsidRPr="002A4B1A">
        <w:lastRenderedPageBreak/>
        <w:t>2.</w:t>
      </w:r>
      <w:r w:rsidR="00F00E8B">
        <w:t>3</w:t>
      </w:r>
      <w:r w:rsidRPr="002A4B1A">
        <w:t xml:space="preserve"> </w:t>
      </w:r>
      <w:r>
        <w:t>Indústria 4.0</w:t>
      </w:r>
      <w:bookmarkEnd w:id="38"/>
    </w:p>
    <w:p w14:paraId="6448C5B4" w14:textId="696C1786"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1">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5AE332A2" w:rsidR="00CA336D" w:rsidRDefault="00B06E68" w:rsidP="00B06E68">
      <w:pPr>
        <w:pStyle w:val="Legenda"/>
        <w:jc w:val="center"/>
      </w:pPr>
      <w:bookmarkStart w:id="39" w:name="_Toc511124768"/>
      <w:r>
        <w:t xml:space="preserve">Figura </w:t>
      </w:r>
      <w:fldSimple w:instr=" SEQ Figura \* ARABIC ">
        <w:r w:rsidR="006F713A">
          <w:rPr>
            <w:noProof/>
          </w:rPr>
          <w:t>8</w:t>
        </w:r>
      </w:fldSimple>
      <w:r>
        <w:t xml:space="preserve"> - Indústria 4.0</w:t>
      </w:r>
      <w:bookmarkEnd w:id="39"/>
      <w:r w:rsidR="006E0ACE">
        <w:t xml:space="preserve"> </w:t>
      </w:r>
    </w:p>
    <w:p w14:paraId="264E6C65" w14:textId="58FACADE" w:rsidR="00B06E68" w:rsidRDefault="006E0ACE" w:rsidP="00B06E68">
      <w:pPr>
        <w:pStyle w:val="Legenda"/>
        <w:jc w:val="center"/>
      </w:pPr>
      <w:commentRangeStart w:id="40"/>
      <w:r>
        <w:t xml:space="preserve">Fonte: </w:t>
      </w:r>
      <w:r w:rsidRPr="00C12A70">
        <w:rPr>
          <w:b w:val="0"/>
          <w:noProof/>
        </w:rPr>
        <w:t>https://endeavor.org.br/industria-4-0-oportunidades-de-negocio-de-uma-revolucao-que-esta-em-curso/</w:t>
      </w:r>
      <w:commentRangeEnd w:id="40"/>
      <w:r w:rsidR="00382046">
        <w:rPr>
          <w:rStyle w:val="Refdecomentrio"/>
          <w:b w:val="0"/>
          <w:bCs w:val="0"/>
          <w:color w:val="auto"/>
        </w:rPr>
        <w:commentReference w:id="40"/>
      </w:r>
    </w:p>
    <w:p w14:paraId="29A1389B" w14:textId="77777777" w:rsidR="00B06E68" w:rsidRDefault="00B06E68" w:rsidP="00B06E68"/>
    <w:p w14:paraId="29056AF3" w14:textId="5BA2BFC4" w:rsidR="00B06E68" w:rsidRDefault="00B06E68" w:rsidP="00F05FA3">
      <w:r>
        <w:t xml:space="preserve">Da perspetiva da indústria de produção significa que um </w:t>
      </w:r>
      <w:commentRangeStart w:id="41"/>
      <w:r w:rsidRPr="007F4176">
        <w:rPr>
          <w:i/>
        </w:rPr>
        <w:t>robot</w:t>
      </w:r>
      <w:r>
        <w:t xml:space="preserve"> </w:t>
      </w:r>
      <w:commentRangeEnd w:id="41"/>
      <w:r w:rsidR="00F50940">
        <w:rPr>
          <w:rStyle w:val="Refdecomentrio"/>
        </w:rPr>
        <w:commentReference w:id="41"/>
      </w:r>
      <w:r>
        <w:t xml:space="preserve">consegue conectar-se remotamente a um sistema computacional e este por sua vez pode controlar </w:t>
      </w:r>
      <w:r w:rsidRPr="007F4176">
        <w:rPr>
          <w:i/>
        </w:rPr>
        <w:t>robots</w:t>
      </w:r>
      <w:r>
        <w:t xml:space="preserve">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w:t>
      </w:r>
      <w:r w:rsidR="00F50940">
        <w:t xml:space="preserve">processos </w:t>
      </w:r>
      <w:r>
        <w:t>relacionado</w:t>
      </w:r>
      <w:r w:rsidR="00F50940">
        <w:t>s</w:t>
      </w:r>
      <w:r>
        <w:t>).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os seguintes fatores</w:t>
      </w:r>
      <w:ins w:id="42" w:author="Pedro Moreira" w:date="2018-04-13T10:39:00Z">
        <w:r w:rsidR="00F50940">
          <w:t>:</w:t>
        </w:r>
      </w:ins>
      <w:del w:id="43" w:author="Pedro Moreira" w:date="2018-04-13T10:39:00Z">
        <w:r w:rsidR="008A7CA1" w:rsidDel="00F50940">
          <w:delText xml:space="preserve">, </w:delText>
        </w:r>
      </w:del>
      <w:r>
        <w:t xml:space="preserve"> </w:t>
      </w:r>
      <w:r>
        <w:lastRenderedPageBreak/>
        <w:t>interoperabilidade</w:t>
      </w:r>
      <w:r w:rsidR="00F50940">
        <w:t>;</w:t>
      </w:r>
      <w:r>
        <w:t xml:space="preserve"> transparência na informação</w:t>
      </w:r>
      <w:r w:rsidR="00F50940">
        <w:t>;</w:t>
      </w:r>
      <w:r>
        <w:t xml:space="preserve"> assistência técnica</w:t>
      </w:r>
      <w:r w:rsidR="00F50940">
        <w:t>;</w:t>
      </w:r>
      <w:r>
        <w:t xml:space="preserve">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4F44402E" w:rsidR="006F59C2" w:rsidRDefault="00B06E68" w:rsidP="006F59C2">
      <w:pPr>
        <w:pStyle w:val="Legenda"/>
        <w:jc w:val="center"/>
      </w:pPr>
      <w:bookmarkStart w:id="44" w:name="_Toc511124769"/>
      <w:r>
        <w:t xml:space="preserve">Figura </w:t>
      </w:r>
      <w:fldSimple w:instr=" SEQ Figura \* ARABIC ">
        <w:r w:rsidR="006F713A">
          <w:rPr>
            <w:noProof/>
          </w:rPr>
          <w:t>9</w:t>
        </w:r>
      </w:fldSimple>
      <w:r>
        <w:t xml:space="preserve"> </w:t>
      </w:r>
      <w:r w:rsidR="00F50940">
        <w:t>–</w:t>
      </w:r>
      <w:r>
        <w:t xml:space="preserve"> </w:t>
      </w:r>
      <w:r w:rsidR="00F50940">
        <w:t xml:space="preserve">Ilustração do conceito de </w:t>
      </w:r>
      <w:r>
        <w:t>Fábrica Inteligente</w:t>
      </w:r>
      <w:bookmarkEnd w:id="44"/>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6EED0C1C" w:rsidR="00B06E68" w:rsidRDefault="00B06E68" w:rsidP="00F05FA3">
      <w:r>
        <w:t xml:space="preserve">Interoperabilidade refere-se </w:t>
      </w:r>
      <w:r w:rsidR="00FC7250">
        <w:t>à</w:t>
      </w:r>
      <w:r>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 xml:space="preserve">Então pode-se concluir que a “Indústria 4.0” ou a quarta revolução industrial é diferente de revoluções anteriores no sentido em que surge de uma combinação de tecnologias e as suas </w:t>
      </w:r>
      <w:commentRangeStart w:id="45"/>
      <w:r>
        <w:t>interações por entre domínios físicos e digitais e estes avanços tecnológicos estão a permitir que empresas se tornem mais eficientes do que nunca</w:t>
      </w:r>
      <w:commentRangeEnd w:id="45"/>
      <w:r w:rsidR="00F50940">
        <w:rPr>
          <w:rStyle w:val="Refdecomentrio"/>
        </w:rPr>
        <w:commentReference w:id="45"/>
      </w:r>
      <w:r>
        <w:t>.</w:t>
      </w:r>
    </w:p>
    <w:p w14:paraId="4F734B08" w14:textId="78EC7FB5" w:rsidR="00B06E68" w:rsidRDefault="00B06E68" w:rsidP="00D82654"/>
    <w:p w14:paraId="70E03ADA" w14:textId="0A258D70" w:rsidR="00C4798E" w:rsidRDefault="00C4798E" w:rsidP="007D2B0F">
      <w:pPr>
        <w:pStyle w:val="Cabealho2"/>
        <w:ind w:firstLine="708"/>
      </w:pPr>
      <w:bookmarkStart w:id="46" w:name="_Toc511124542"/>
      <w:r w:rsidRPr="002A4B1A">
        <w:lastRenderedPageBreak/>
        <w:t>2.</w:t>
      </w:r>
      <w:r w:rsidR="00F00E8B">
        <w:t>4</w:t>
      </w:r>
      <w:r w:rsidRPr="002A4B1A">
        <w:t xml:space="preserve"> </w:t>
      </w:r>
      <w:r w:rsidR="00B06E68">
        <w:t>Tecnologias de Suporte</w:t>
      </w:r>
      <w:bookmarkEnd w:id="46"/>
    </w:p>
    <w:p w14:paraId="5D84E731" w14:textId="4C856843" w:rsidR="00332D48" w:rsidRDefault="00A623E4" w:rsidP="00F05FA3">
      <w:r>
        <w:t xml:space="preserve">Atualmente a </w:t>
      </w:r>
      <w:r w:rsidR="00F50940">
        <w:t xml:space="preserve">internet </w:t>
      </w:r>
      <w:r>
        <w:t xml:space="preserve">é um universo em crescimento de </w:t>
      </w:r>
      <w:r w:rsidR="00F50940">
        <w:t xml:space="preserve">conteúdos, </w:t>
      </w:r>
      <w:r>
        <w:t>aplicações</w:t>
      </w:r>
      <w:r w:rsidR="00F50940">
        <w:t xml:space="preserve"> e serviços</w:t>
      </w:r>
      <w:r>
        <w:t xml:space="preserve"> interligad</w:t>
      </w:r>
      <w:r w:rsidR="00F50940">
        <w:t>o</w:t>
      </w:r>
      <w:r>
        <w:t>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t>
      </w:r>
      <w:r w:rsidR="00F50940">
        <w:t xml:space="preserve">internet e da web </w:t>
      </w:r>
      <w:r>
        <w:t xml:space="preserve">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47" w:name="_Toc511124543"/>
      <w:r w:rsidRPr="00F81B92">
        <w:rPr>
          <w:i w:val="0"/>
        </w:rPr>
        <w:t>2.</w:t>
      </w:r>
      <w:r w:rsidR="00F00E8B">
        <w:rPr>
          <w:i w:val="0"/>
        </w:rPr>
        <w:t>4</w:t>
      </w:r>
      <w:r w:rsidRPr="00F81B92">
        <w:rPr>
          <w:i w:val="0"/>
        </w:rPr>
        <w:t xml:space="preserve">.1 </w:t>
      </w:r>
      <w:r>
        <w:rPr>
          <w:i w:val="0"/>
        </w:rPr>
        <w:t>Redes e Internet</w:t>
      </w:r>
      <w:bookmarkEnd w:id="47"/>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3">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31AD080E" w:rsidR="002303A5" w:rsidRDefault="002303A5" w:rsidP="002303A5">
      <w:pPr>
        <w:pStyle w:val="Legenda"/>
        <w:jc w:val="center"/>
      </w:pPr>
      <w:bookmarkStart w:id="48" w:name="_Toc511124770"/>
      <w:r>
        <w:t xml:space="preserve">Figura </w:t>
      </w:r>
      <w:fldSimple w:instr=" SEQ Figura \* ARABIC ">
        <w:r w:rsidR="006F713A">
          <w:rPr>
            <w:noProof/>
          </w:rPr>
          <w:t>10</w:t>
        </w:r>
      </w:fldSimple>
      <w:r>
        <w:t xml:space="preserve"> - Evolução da Arpanet.</w:t>
      </w:r>
      <w:bookmarkEnd w:id="48"/>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23B4B1D3"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F50940">
        <w:t>internet</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49" w:name="_Toc511124544"/>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49"/>
    </w:p>
    <w:p w14:paraId="09E9848D" w14:textId="22910929"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Foi inventado por Tim Ber</w:t>
      </w:r>
      <w:bookmarkStart w:id="50" w:name="_GoBack"/>
      <w:bookmarkEnd w:id="50"/>
      <w:r w:rsidR="00C43A27">
        <w:t xml:space="preserve">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457B6F01" w:rsidR="003077F5" w:rsidRDefault="003077F5" w:rsidP="003077F5">
      <w:pPr>
        <w:pStyle w:val="Legenda"/>
        <w:jc w:val="center"/>
      </w:pPr>
      <w:bookmarkStart w:id="51" w:name="_Toc511124771"/>
      <w:r>
        <w:t xml:space="preserve">Figura </w:t>
      </w:r>
      <w:fldSimple w:instr=" SEQ Figura \* ARABIC ">
        <w:r w:rsidR="006F713A">
          <w:rPr>
            <w:noProof/>
          </w:rPr>
          <w:t>11</w:t>
        </w:r>
      </w:fldSimple>
      <w:r>
        <w:t xml:space="preserve"> - Arquitetura do protocolo HTTP</w:t>
      </w:r>
      <w:bookmarkEnd w:id="51"/>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4C7C180"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5AC7FB94" w:rsidR="00F44D58" w:rsidRDefault="00AE7921" w:rsidP="00AE7921">
      <w:pPr>
        <w:pStyle w:val="Legenda"/>
        <w:jc w:val="center"/>
      </w:pPr>
      <w:bookmarkStart w:id="52" w:name="_Toc511124772"/>
      <w:r>
        <w:t xml:space="preserve">Figura </w:t>
      </w:r>
      <w:fldSimple w:instr=" SEQ Figura \* ARABIC ">
        <w:r w:rsidR="006F713A">
          <w:rPr>
            <w:noProof/>
          </w:rPr>
          <w:t>12</w:t>
        </w:r>
      </w:fldSimple>
      <w:r>
        <w:t xml:space="preserve"> </w:t>
      </w:r>
      <w:r w:rsidR="00223116">
        <w:t>–</w:t>
      </w:r>
      <w:r>
        <w:t xml:space="preserve"> </w:t>
      </w:r>
      <w:r w:rsidR="00223116">
        <w:t xml:space="preserve">Lado cliente </w:t>
      </w:r>
      <w:r>
        <w:t>da web</w:t>
      </w:r>
      <w:r w:rsidR="00F44D58">
        <w:t>.</w:t>
      </w:r>
      <w:bookmarkEnd w:id="52"/>
      <w:r w:rsidR="00F44D58">
        <w:t xml:space="preserve"> </w:t>
      </w:r>
    </w:p>
    <w:p w14:paraId="547AD69C" w14:textId="5D62AF22" w:rsidR="00035428" w:rsidRDefault="00F44D58" w:rsidP="00AE7921">
      <w:pPr>
        <w:pStyle w:val="Legenda"/>
        <w:jc w:val="center"/>
      </w:pPr>
      <w:commentRangeStart w:id="53"/>
      <w:r>
        <w:t xml:space="preserve">Fonte: </w:t>
      </w:r>
      <w:r w:rsidRPr="00F44D58">
        <w:rPr>
          <w:b w:val="0"/>
          <w:noProof/>
        </w:rPr>
        <w:t>http://bulbulcse.com/2016/06/02/html-vs-css-2/</w:t>
      </w:r>
      <w:commentRangeEnd w:id="53"/>
      <w:r w:rsidR="00B85B96">
        <w:rPr>
          <w:rStyle w:val="Refdecomentrio"/>
          <w:b w:val="0"/>
          <w:bCs w:val="0"/>
          <w:color w:val="auto"/>
        </w:rPr>
        <w:commentReference w:id="53"/>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EAD52D3" w:rsidR="00CD1F8F" w:rsidRDefault="00CD1F8F" w:rsidP="00CD1F8F">
      <w:pPr>
        <w:pStyle w:val="Legenda"/>
        <w:jc w:val="center"/>
      </w:pPr>
      <w:bookmarkStart w:id="54" w:name="_Toc511124773"/>
      <w:r>
        <w:t xml:space="preserve">Figura </w:t>
      </w:r>
      <w:fldSimple w:instr=" SEQ Figura \* ARABIC ">
        <w:r w:rsidR="006F713A">
          <w:rPr>
            <w:noProof/>
          </w:rPr>
          <w:t>13</w:t>
        </w:r>
      </w:fldSimple>
      <w:r>
        <w:t xml:space="preserve"> - Arquitetura base de aplicações web</w:t>
      </w:r>
      <w:bookmarkEnd w:id="54"/>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55" w:name="_Toc511124545"/>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55"/>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207EC5BD" w:rsidR="0081617B" w:rsidRDefault="0081617B" w:rsidP="0081617B">
      <w:pPr>
        <w:pStyle w:val="Legenda"/>
        <w:jc w:val="center"/>
      </w:pPr>
      <w:bookmarkStart w:id="56" w:name="_Toc511124774"/>
      <w:r>
        <w:t xml:space="preserve">Figura </w:t>
      </w:r>
      <w:fldSimple w:instr=" SEQ Figura \* ARABIC ">
        <w:r w:rsidR="006F713A">
          <w:rPr>
            <w:noProof/>
          </w:rPr>
          <w:t>14</w:t>
        </w:r>
      </w:fldSimple>
      <w:r>
        <w:t xml:space="preserve"> - Arquitetura Cloud Computing</w:t>
      </w:r>
      <w:bookmarkEnd w:id="56"/>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57" w:name="_Toc511124546"/>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57"/>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3A1944F6" w:rsidR="00136454" w:rsidRDefault="00136454" w:rsidP="00136454">
      <w:pPr>
        <w:pStyle w:val="Legenda"/>
        <w:jc w:val="center"/>
        <w:rPr>
          <w:lang w:val="en-US"/>
        </w:rPr>
      </w:pPr>
      <w:bookmarkStart w:id="58" w:name="_Toc511124775"/>
      <w:r w:rsidRPr="00682B6F">
        <w:rPr>
          <w:lang w:val="en-US"/>
        </w:rPr>
        <w:t xml:space="preserve">Figura </w:t>
      </w:r>
      <w:r>
        <w:fldChar w:fldCharType="begin"/>
      </w:r>
      <w:r w:rsidRPr="00682B6F">
        <w:rPr>
          <w:lang w:val="en-US"/>
        </w:rPr>
        <w:instrText xml:space="preserve"> SEQ Figura \* ARABIC </w:instrText>
      </w:r>
      <w:r>
        <w:fldChar w:fldCharType="separate"/>
      </w:r>
      <w:r w:rsidR="006F713A">
        <w:rPr>
          <w:noProof/>
          <w:lang w:val="en-US"/>
        </w:rPr>
        <w:t>15</w:t>
      </w:r>
      <w:r>
        <w:rPr>
          <w:noProof/>
        </w:rPr>
        <w:fldChar w:fldCharType="end"/>
      </w:r>
      <w:r w:rsidRPr="00682B6F">
        <w:rPr>
          <w:lang w:val="en-US"/>
        </w:rPr>
        <w:t xml:space="preserve"> - Human-Machine Interface.</w:t>
      </w:r>
      <w:bookmarkEnd w:id="58"/>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1939D210" w14:textId="77777777" w:rsidR="00136454" w:rsidRPr="00774D62"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59" w:name="_Toc511124547"/>
      <w:r w:rsidRPr="00F81B92">
        <w:rPr>
          <w:i w:val="0"/>
        </w:rPr>
        <w:t>2.</w:t>
      </w:r>
      <w:r w:rsidR="00F00E8B">
        <w:rPr>
          <w:i w:val="0"/>
        </w:rPr>
        <w:t>4.5</w:t>
      </w:r>
      <w:r w:rsidRPr="00F81B92">
        <w:rPr>
          <w:i w:val="0"/>
        </w:rPr>
        <w:t xml:space="preserve"> </w:t>
      </w:r>
      <w:r>
        <w:rPr>
          <w:i w:val="0"/>
        </w:rPr>
        <w:t>Realidade Aumentada</w:t>
      </w:r>
      <w:bookmarkEnd w:id="59"/>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60" w:name="_Toc511124548"/>
      <w:r w:rsidRPr="00F81B92">
        <w:rPr>
          <w:i w:val="0"/>
        </w:rPr>
        <w:t>2.</w:t>
      </w:r>
      <w:r w:rsidR="00F00E8B">
        <w:rPr>
          <w:i w:val="0"/>
        </w:rPr>
        <w:t>4.6</w:t>
      </w:r>
      <w:r w:rsidRPr="00F81B92">
        <w:rPr>
          <w:i w:val="0"/>
        </w:rPr>
        <w:t xml:space="preserve"> </w:t>
      </w:r>
      <w:r>
        <w:rPr>
          <w:i w:val="0"/>
        </w:rPr>
        <w:t>Sistemas Scada</w:t>
      </w:r>
      <w:bookmarkEnd w:id="60"/>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42EE72C0" w:rsidR="00A623E4" w:rsidRPr="00352309" w:rsidRDefault="00231589" w:rsidP="009A2407">
      <w:pPr>
        <w:pStyle w:val="Legenda"/>
        <w:jc w:val="center"/>
      </w:pPr>
      <w:bookmarkStart w:id="61" w:name="_Toc511124776"/>
      <w:r>
        <w:t xml:space="preserve">Figura </w:t>
      </w:r>
      <w:fldSimple w:instr=" SEQ Figura \* ARABIC ">
        <w:r w:rsidR="006F713A">
          <w:rPr>
            <w:noProof/>
          </w:rPr>
          <w:t>16</w:t>
        </w:r>
      </w:fldSimple>
      <w:r>
        <w:t xml:space="preserve"> - Arquitetura Sistema SCADA</w:t>
      </w:r>
      <w:bookmarkEnd w:id="61"/>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62" w:name="_Toc511124549"/>
      <w:r w:rsidRPr="002A4B1A">
        <w:lastRenderedPageBreak/>
        <w:t>2.</w:t>
      </w:r>
      <w:r w:rsidR="00176849">
        <w:t>5</w:t>
      </w:r>
      <w:r w:rsidRPr="002A4B1A">
        <w:t xml:space="preserve"> </w:t>
      </w:r>
      <w:r>
        <w:t>Fabrico Aditivo</w:t>
      </w:r>
      <w:bookmarkEnd w:id="62"/>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30">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704C54FC" w:rsidR="00B77B16" w:rsidRDefault="00B77B16" w:rsidP="00B77B16">
      <w:pPr>
        <w:pStyle w:val="Legenda"/>
        <w:jc w:val="center"/>
      </w:pPr>
      <w:bookmarkStart w:id="63" w:name="_Toc511124777"/>
      <w:r>
        <w:t xml:space="preserve">Figura </w:t>
      </w:r>
      <w:fldSimple w:instr=" SEQ Figura \* ARABIC ">
        <w:r w:rsidR="006F713A">
          <w:rPr>
            <w:noProof/>
          </w:rPr>
          <w:t>17</w:t>
        </w:r>
      </w:fldSimple>
      <w:r>
        <w:t xml:space="preserve"> - Exemplo de fabrico aditivo.</w:t>
      </w:r>
      <w:bookmarkEnd w:id="63"/>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64" w:name="_Toc511124550"/>
      <w:r w:rsidRPr="002A4B1A">
        <w:lastRenderedPageBreak/>
        <w:t>2.</w:t>
      </w:r>
      <w:r w:rsidR="00352309">
        <w:t>6</w:t>
      </w:r>
      <w:r w:rsidRPr="002A4B1A">
        <w:t xml:space="preserve"> </w:t>
      </w:r>
      <w:r w:rsidR="00BE790D">
        <w:t>Trabalho Relacionado</w:t>
      </w:r>
      <w:bookmarkEnd w:id="64"/>
    </w:p>
    <w:p w14:paraId="4065C72A" w14:textId="2763F7F5" w:rsidR="00B616E4" w:rsidRPr="00F81B92" w:rsidRDefault="00B616E4" w:rsidP="003E09F6">
      <w:pPr>
        <w:pStyle w:val="Cabealho3"/>
        <w:ind w:firstLine="708"/>
        <w:rPr>
          <w:i w:val="0"/>
        </w:rPr>
      </w:pPr>
      <w:bookmarkStart w:id="65" w:name="_Toc511124551"/>
      <w:r w:rsidRPr="00F81B92">
        <w:rPr>
          <w:i w:val="0"/>
        </w:rPr>
        <w:t>2.</w:t>
      </w:r>
      <w:r>
        <w:rPr>
          <w:i w:val="0"/>
        </w:rPr>
        <w:t>6</w:t>
      </w:r>
      <w:r w:rsidRPr="00F81B92">
        <w:rPr>
          <w:i w:val="0"/>
        </w:rPr>
        <w:t xml:space="preserve">.1 </w:t>
      </w:r>
      <w:r w:rsidRPr="00B616E4">
        <w:rPr>
          <w:i w:val="0"/>
        </w:rPr>
        <w:t>Controlo e Automação na Indústria</w:t>
      </w:r>
      <w:bookmarkEnd w:id="65"/>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1">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46F4A39D" w:rsidR="007D519D" w:rsidRDefault="00B22E6B" w:rsidP="00B22E6B">
      <w:pPr>
        <w:pStyle w:val="Legenda"/>
        <w:jc w:val="center"/>
      </w:pPr>
      <w:bookmarkStart w:id="66" w:name="_Toc511124778"/>
      <w:r>
        <w:t xml:space="preserve">Figura </w:t>
      </w:r>
      <w:fldSimple w:instr=" SEQ Figura \* ARABIC ">
        <w:r w:rsidR="006F713A">
          <w:rPr>
            <w:noProof/>
          </w:rPr>
          <w:t>18</w:t>
        </w:r>
      </w:fldSimple>
      <w:r w:rsidR="007D519D">
        <w:t xml:space="preserve"> - Ganhos de Tempo.</w:t>
      </w:r>
      <w:bookmarkEnd w:id="66"/>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2">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A113BE0" w:rsidR="007D519D" w:rsidRDefault="00612EBD" w:rsidP="00612EBD">
      <w:pPr>
        <w:pStyle w:val="Legenda"/>
        <w:jc w:val="center"/>
      </w:pPr>
      <w:bookmarkStart w:id="67" w:name="_Toc511124779"/>
      <w:r>
        <w:t xml:space="preserve">Figura </w:t>
      </w:r>
      <w:fldSimple w:instr=" SEQ Figura \* ARABIC ">
        <w:r w:rsidR="006F713A">
          <w:rPr>
            <w:noProof/>
          </w:rPr>
          <w:t>19</w:t>
        </w:r>
      </w:fldSimple>
      <w:r>
        <w:t xml:space="preserve"> - Linha de Paletização Automatizada</w:t>
      </w:r>
      <w:r w:rsidR="007D519D">
        <w:t>.</w:t>
      </w:r>
      <w:bookmarkEnd w:id="67"/>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68" w:name="_Toc511124552"/>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68"/>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3">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125B6EAE" w:rsidR="007D519D" w:rsidRDefault="00A63A08" w:rsidP="00A63A08">
      <w:pPr>
        <w:pStyle w:val="Legenda"/>
        <w:jc w:val="center"/>
      </w:pPr>
      <w:bookmarkStart w:id="69" w:name="_Toc511124780"/>
      <w:r w:rsidRPr="00C520F3">
        <w:t xml:space="preserve">Figura </w:t>
      </w:r>
      <w:r>
        <w:fldChar w:fldCharType="begin"/>
      </w:r>
      <w:r w:rsidRPr="00C520F3">
        <w:instrText xml:space="preserve"> SEQ Figura \* ARABIC </w:instrText>
      </w:r>
      <w:r>
        <w:fldChar w:fldCharType="separate"/>
      </w:r>
      <w:r w:rsidR="006F713A">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69"/>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4">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5486358B" w:rsidR="007D519D" w:rsidRDefault="00F176B1" w:rsidP="00056543">
      <w:pPr>
        <w:pStyle w:val="Legenda"/>
        <w:jc w:val="center"/>
      </w:pPr>
      <w:bookmarkStart w:id="70" w:name="_Toc511124781"/>
      <w:r>
        <w:t xml:space="preserve">Figura </w:t>
      </w:r>
      <w:fldSimple w:instr=" SEQ Figura \* ARABIC ">
        <w:r w:rsidR="006F713A">
          <w:rPr>
            <w:noProof/>
          </w:rPr>
          <w:t>21</w:t>
        </w:r>
      </w:fldSimple>
      <w:r>
        <w:t xml:space="preserve"> - Página web dinâmica para monitorização.</w:t>
      </w:r>
      <w:bookmarkEnd w:id="70"/>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5">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6D415E11" w:rsidR="007D519D" w:rsidRDefault="00831701" w:rsidP="00831701">
      <w:pPr>
        <w:pStyle w:val="Legenda"/>
        <w:jc w:val="center"/>
      </w:pPr>
      <w:bookmarkStart w:id="71" w:name="_Toc511124782"/>
      <w:r>
        <w:t xml:space="preserve">Figura </w:t>
      </w:r>
      <w:fldSimple w:instr=" SEQ Figura \* ARABIC ">
        <w:r w:rsidR="006F713A">
          <w:rPr>
            <w:noProof/>
          </w:rPr>
          <w:t>22</w:t>
        </w:r>
      </w:fldSimple>
      <w:r>
        <w:t xml:space="preserve"> - Aplicação Java para monitorizar temperatura.</w:t>
      </w:r>
      <w:bookmarkEnd w:id="71"/>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6">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2833882E" w:rsidR="007D519D" w:rsidRDefault="00346E1B" w:rsidP="00346E1B">
      <w:pPr>
        <w:pStyle w:val="Legenda"/>
        <w:jc w:val="center"/>
      </w:pPr>
      <w:bookmarkStart w:id="72" w:name="_Toc511124783"/>
      <w:r>
        <w:t xml:space="preserve">Figura </w:t>
      </w:r>
      <w:fldSimple w:instr=" SEQ Figura \* ARABIC ">
        <w:r w:rsidR="006F713A">
          <w:rPr>
            <w:noProof/>
          </w:rPr>
          <w:t>23</w:t>
        </w:r>
      </w:fldSimple>
      <w:r>
        <w:t xml:space="preserve"> - Arquitetura do sistema para controlo remoto de laboratório.</w:t>
      </w:r>
      <w:bookmarkEnd w:id="72"/>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7">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62DFAAE1" w:rsidR="007D519D" w:rsidRDefault="006D7CB3" w:rsidP="006D7CB3">
      <w:pPr>
        <w:pStyle w:val="Legenda"/>
        <w:jc w:val="center"/>
      </w:pPr>
      <w:bookmarkStart w:id="73" w:name="_Toc511124784"/>
      <w:r>
        <w:t xml:space="preserve">Figura </w:t>
      </w:r>
      <w:fldSimple w:instr=" SEQ Figura \* ARABIC ">
        <w:r w:rsidR="006F713A">
          <w:rPr>
            <w:noProof/>
          </w:rPr>
          <w:t>24</w:t>
        </w:r>
      </w:fldSimple>
      <w:r>
        <w:t xml:space="preserve"> - Página no browser para controlo remoto.</w:t>
      </w:r>
      <w:bookmarkEnd w:id="73"/>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8">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293AE54F" w:rsidR="007D519D" w:rsidRDefault="00E467CD" w:rsidP="00E467CD">
      <w:pPr>
        <w:pStyle w:val="Legenda"/>
        <w:jc w:val="center"/>
      </w:pPr>
      <w:bookmarkStart w:id="74" w:name="_Toc511124785"/>
      <w:r>
        <w:t xml:space="preserve">Figura </w:t>
      </w:r>
      <w:fldSimple w:instr=" SEQ Figura \* ARABIC ">
        <w:r w:rsidR="006F713A">
          <w:rPr>
            <w:noProof/>
          </w:rPr>
          <w:t>25</w:t>
        </w:r>
      </w:fldSimple>
      <w:r>
        <w:t xml:space="preserve"> - Arquitetura do sistema para controlo de PLC remotamente.</w:t>
      </w:r>
      <w:bookmarkEnd w:id="74"/>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9">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7069F0D7" w:rsidR="007D519D" w:rsidRDefault="006665F7" w:rsidP="006665F7">
      <w:pPr>
        <w:pStyle w:val="Legenda"/>
        <w:jc w:val="center"/>
      </w:pPr>
      <w:bookmarkStart w:id="75" w:name="_Toc511124786"/>
      <w:r>
        <w:t xml:space="preserve">Figura </w:t>
      </w:r>
      <w:fldSimple w:instr=" SEQ Figura \* ARABIC ">
        <w:r w:rsidR="006F713A">
          <w:rPr>
            <w:noProof/>
          </w:rPr>
          <w:t>26</w:t>
        </w:r>
      </w:fldSimple>
      <w:r>
        <w:t xml:space="preserve"> - Página web para controlo das variáveis do PLC.</w:t>
      </w:r>
      <w:bookmarkEnd w:id="75"/>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40"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1">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1E20CBBA" w:rsidR="007D519D" w:rsidRDefault="003C201A" w:rsidP="003C201A">
      <w:pPr>
        <w:pStyle w:val="Legenda"/>
        <w:jc w:val="center"/>
      </w:pPr>
      <w:bookmarkStart w:id="76" w:name="_Toc511124787"/>
      <w:r>
        <w:t xml:space="preserve">Figura </w:t>
      </w:r>
      <w:fldSimple w:instr=" SEQ Figura \* ARABIC ">
        <w:r w:rsidR="006F713A">
          <w:rPr>
            <w:noProof/>
          </w:rPr>
          <w:t>27</w:t>
        </w:r>
      </w:fldSimple>
      <w:r>
        <w:t xml:space="preserve"> - Software Eiger.</w:t>
      </w:r>
      <w:bookmarkEnd w:id="76"/>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2">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50106F28" w:rsidR="00956508" w:rsidRDefault="00956508" w:rsidP="00956508">
      <w:pPr>
        <w:pStyle w:val="Legenda"/>
        <w:keepNext/>
        <w:jc w:val="center"/>
      </w:pPr>
      <w:bookmarkStart w:id="77" w:name="_Toc511124838"/>
      <w:r>
        <w:t xml:space="preserve">Tabela </w:t>
      </w:r>
      <w:fldSimple w:instr=" SEQ Tabela \* ARABIC ">
        <w:r w:rsidR="00B634FA">
          <w:rPr>
            <w:noProof/>
          </w:rPr>
          <w:t>1</w:t>
        </w:r>
      </w:fldSimple>
      <w:r>
        <w:t xml:space="preserve"> - Características dos artigos e casos descritos</w:t>
      </w:r>
      <w:bookmarkEnd w:id="77"/>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78" w:name="_Toc511124553"/>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78"/>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3">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4F3B424B" w:rsidR="007D519D" w:rsidRDefault="009A6B68" w:rsidP="009A6B68">
      <w:pPr>
        <w:pStyle w:val="Legenda"/>
        <w:jc w:val="center"/>
      </w:pPr>
      <w:bookmarkStart w:id="79" w:name="_Toc511124788"/>
      <w:r>
        <w:t xml:space="preserve">Figura </w:t>
      </w:r>
      <w:fldSimple w:instr=" SEQ Figura \* ARABIC ">
        <w:r w:rsidR="006F713A">
          <w:rPr>
            <w:noProof/>
          </w:rPr>
          <w:t>28</w:t>
        </w:r>
      </w:fldSimple>
      <w:r>
        <w:t xml:space="preserve"> - A interface do sistema através dos óculos e dos marcadores de RA.</w:t>
      </w:r>
      <w:bookmarkEnd w:id="79"/>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4">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C951D74" w:rsidR="007D519D" w:rsidRDefault="009A6B68" w:rsidP="009A6B68">
      <w:pPr>
        <w:pStyle w:val="Legenda"/>
        <w:jc w:val="center"/>
      </w:pPr>
      <w:bookmarkStart w:id="80" w:name="_Toc511124789"/>
      <w:r>
        <w:t xml:space="preserve">Figura </w:t>
      </w:r>
      <w:fldSimple w:instr=" SEQ Figura \* ARABIC ">
        <w:r w:rsidR="006F713A">
          <w:rPr>
            <w:noProof/>
          </w:rPr>
          <w:t>29</w:t>
        </w:r>
      </w:fldSimple>
      <w:r>
        <w:t xml:space="preserve"> - Uma peça a ser modelada. Material virtual é "despejado" do spray na mão direita.</w:t>
      </w:r>
      <w:bookmarkEnd w:id="80"/>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5">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93DA94C" w:rsidR="007D519D" w:rsidRDefault="009A6B68" w:rsidP="007D519D">
      <w:pPr>
        <w:pStyle w:val="Legenda"/>
        <w:jc w:val="center"/>
      </w:pPr>
      <w:bookmarkStart w:id="81" w:name="_Toc511124790"/>
      <w:r>
        <w:t xml:space="preserve">Figura </w:t>
      </w:r>
      <w:fldSimple w:instr=" SEQ Figura \* ARABIC ">
        <w:r w:rsidR="006F713A">
          <w:rPr>
            <w:noProof/>
          </w:rPr>
          <w:t>30</w:t>
        </w:r>
      </w:fldSimple>
      <w:r>
        <w:t xml:space="preserve"> - Á esquerda </w:t>
      </w:r>
      <w:r w:rsidR="00C55B78">
        <w:t xml:space="preserve">a </w:t>
      </w:r>
      <w:r>
        <w:t xml:space="preserve">peça em RA, ao centro </w:t>
      </w:r>
      <w:r w:rsidR="00C55B78">
        <w:t xml:space="preserve">a </w:t>
      </w:r>
      <w:r>
        <w:t>peça em software de modelação 3D e á direita a peça impressa.</w:t>
      </w:r>
      <w:bookmarkEnd w:id="81"/>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6">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60F7567B" w:rsidR="007D519D" w:rsidRDefault="00212590" w:rsidP="00212590">
      <w:pPr>
        <w:pStyle w:val="Legenda"/>
        <w:jc w:val="center"/>
      </w:pPr>
      <w:bookmarkStart w:id="82" w:name="_Toc511124791"/>
      <w:r>
        <w:t xml:space="preserve">Figura </w:t>
      </w:r>
      <w:fldSimple w:instr=" SEQ Figura \* ARABIC ">
        <w:r w:rsidR="006F713A">
          <w:rPr>
            <w:noProof/>
          </w:rPr>
          <w:t>31</w:t>
        </w:r>
      </w:fldSimple>
      <w:r>
        <w:t xml:space="preserve"> - Montagem de produto animada em ambiente de RA.</w:t>
      </w:r>
      <w:bookmarkEnd w:id="82"/>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83" w:name="_Toc511124554"/>
      <w:r w:rsidRPr="002A4B1A">
        <w:lastRenderedPageBreak/>
        <w:t xml:space="preserve">3. </w:t>
      </w:r>
      <w:r w:rsidR="00180002">
        <w:t xml:space="preserve">Proposta de </w:t>
      </w:r>
      <w:r w:rsidR="00E67EF7">
        <w:t>Solução</w:t>
      </w:r>
      <w:bookmarkEnd w:id="83"/>
    </w:p>
    <w:p w14:paraId="79320A42" w14:textId="15C2EFB0" w:rsidR="00B1140D" w:rsidRDefault="00B1140D" w:rsidP="0013031B">
      <w:pPr>
        <w:pStyle w:val="Cabealho2"/>
        <w:ind w:firstLine="708"/>
      </w:pPr>
      <w:bookmarkStart w:id="84" w:name="_Toc511124555"/>
      <w:r>
        <w:t>3.1</w:t>
      </w:r>
      <w:r w:rsidRPr="002A4B1A">
        <w:t xml:space="preserve"> </w:t>
      </w:r>
      <w:r>
        <w:t>Introdução</w:t>
      </w:r>
      <w:bookmarkEnd w:id="84"/>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7E2C1B5E" w14:textId="788619DF"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projeto.</w:t>
      </w:r>
    </w:p>
    <w:p w14:paraId="23DF20CA" w14:textId="6A10F1A7" w:rsidR="002169CD" w:rsidRDefault="002169CD" w:rsidP="00280B1C"/>
    <w:p w14:paraId="51B8DF7A" w14:textId="001072D0" w:rsidR="002169CD" w:rsidRDefault="002169CD" w:rsidP="002169CD">
      <w:pPr>
        <w:pStyle w:val="Cabealho2"/>
        <w:ind w:firstLine="708"/>
      </w:pPr>
      <w:bookmarkStart w:id="85" w:name="_Toc511124556"/>
      <w:r>
        <w:t>3.2</w:t>
      </w:r>
      <w:r w:rsidRPr="002A4B1A">
        <w:t xml:space="preserve"> </w:t>
      </w:r>
      <w:r>
        <w:t>Descrição dos Equipamentos</w:t>
      </w:r>
      <w:bookmarkEnd w:id="85"/>
    </w:p>
    <w:p w14:paraId="508D0DDE" w14:textId="2D2BF4F4" w:rsidR="00513E2E" w:rsidRDefault="002169CD" w:rsidP="00DC2A7D">
      <w:r w:rsidRPr="0050469D">
        <w:t>O</w:t>
      </w:r>
      <w:r w:rsidR="00513E2E" w:rsidRPr="0050469D">
        <w:t xml:space="preserve"> protótipo funcional foi desenvolvido recorrendo a um equipamento de </w:t>
      </w:r>
      <w:r w:rsidR="00B8083E" w:rsidRPr="0050469D">
        <w:t>fabrico aditivo resultante de outro projeto no INEGI e que se encontrava num estado avançado 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projeto </w:t>
      </w:r>
      <w:r w:rsidR="00DC2A7D" w:rsidRPr="0050469D">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 xml:space="preserve">peças e componentes em materiais metálicos fundidos, materiais cerâmicos </w:t>
      </w:r>
      <w:r w:rsidR="00DC2A7D" w:rsidRPr="0050469D">
        <w:lastRenderedPageBreak/>
        <w:t>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7">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9453188" w:rsidR="00C22018" w:rsidRDefault="00C22018" w:rsidP="00C22018">
      <w:pPr>
        <w:pStyle w:val="Legenda"/>
        <w:jc w:val="center"/>
      </w:pPr>
      <w:bookmarkStart w:id="86" w:name="_Toc511124792"/>
      <w:r>
        <w:t xml:space="preserve">Figura </w:t>
      </w:r>
      <w:fldSimple w:instr=" SEQ Figura \* ARABIC ">
        <w:r w:rsidR="006F713A">
          <w:rPr>
            <w:noProof/>
          </w:rPr>
          <w:t>32</w:t>
        </w:r>
      </w:fldSimple>
      <w:r>
        <w:t xml:space="preserve"> - Equipamento utilizado para o protótipo funcional</w:t>
      </w:r>
      <w:bookmarkEnd w:id="86"/>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6DC8087F" w:rsidR="00C22018" w:rsidRDefault="00C22018" w:rsidP="00C22018">
      <w:pPr>
        <w:pStyle w:val="Legenda"/>
        <w:jc w:val="center"/>
      </w:pPr>
      <w:bookmarkStart w:id="87" w:name="_Toc511124793"/>
      <w:r>
        <w:t xml:space="preserve">Figura </w:t>
      </w:r>
      <w:fldSimple w:instr=" SEQ Figura \* ARABIC ">
        <w:r w:rsidR="006F713A">
          <w:rPr>
            <w:noProof/>
          </w:rPr>
          <w:t>33</w:t>
        </w:r>
      </w:fldSimple>
      <w:r>
        <w:t xml:space="preserve"> - Equipamento em funcionamento</w:t>
      </w:r>
      <w:bookmarkEnd w:id="87"/>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9">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77387C44" w:rsidR="00C22018" w:rsidRPr="00C22018" w:rsidRDefault="00C22018" w:rsidP="00C22018">
      <w:pPr>
        <w:pStyle w:val="Legenda"/>
        <w:jc w:val="center"/>
      </w:pPr>
      <w:bookmarkStart w:id="88" w:name="_Toc511124794"/>
      <w:r>
        <w:t xml:space="preserve">Figura </w:t>
      </w:r>
      <w:fldSimple w:instr=" SEQ Figura \* ARABIC ">
        <w:r w:rsidR="006F713A">
          <w:rPr>
            <w:noProof/>
          </w:rPr>
          <w:t>34</w:t>
        </w:r>
      </w:fldSimple>
      <w:r>
        <w:t xml:space="preserve"> - Equipamento a depositar gesso, criando uma peça</w:t>
      </w:r>
      <w:bookmarkEnd w:id="88"/>
    </w:p>
    <w:p w14:paraId="4F3B15F4" w14:textId="7BDD4C6F" w:rsidR="00513E2E" w:rsidRDefault="00513E2E" w:rsidP="00280B1C"/>
    <w:p w14:paraId="73CA4232" w14:textId="77CA4A70" w:rsidR="00963E2A" w:rsidRDefault="00963E2A" w:rsidP="00280B1C">
      <w:r w:rsidRPr="0050469D">
        <w:t>Por sua vez, a H</w:t>
      </w:r>
      <w:r w:rsidR="0048167B" w:rsidRPr="0050469D">
        <w:t xml:space="preserve">MI final resultante desta tese 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50">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53D1F5D8" w:rsidR="00A90B42" w:rsidRDefault="00A90B42" w:rsidP="00A90B42">
      <w:pPr>
        <w:pStyle w:val="Legenda"/>
        <w:jc w:val="center"/>
      </w:pPr>
      <w:bookmarkStart w:id="89" w:name="_Toc511124795"/>
      <w:r>
        <w:t xml:space="preserve">Figura </w:t>
      </w:r>
      <w:fldSimple w:instr=" SEQ Figura \* ARABIC ">
        <w:r w:rsidR="006F713A">
          <w:rPr>
            <w:noProof/>
          </w:rPr>
          <w:t>35</w:t>
        </w:r>
      </w:fldSimple>
      <w:r>
        <w:t xml:space="preserve"> - Estrutura da área de impressão do equipamento final</w:t>
      </w:r>
      <w:bookmarkEnd w:id="89"/>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567759C2">
            <wp:extent cx="4924425" cy="2770261"/>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26512" cy="2771435"/>
                    </a:xfrm>
                    <a:prstGeom prst="rect">
                      <a:avLst/>
                    </a:prstGeom>
                  </pic:spPr>
                </pic:pic>
              </a:graphicData>
            </a:graphic>
          </wp:inline>
        </w:drawing>
      </w:r>
    </w:p>
    <w:p w14:paraId="4868BB47" w14:textId="7F2ED3D1" w:rsidR="00774D62" w:rsidRDefault="00774D62" w:rsidP="00774D62">
      <w:pPr>
        <w:pStyle w:val="Legenda"/>
        <w:jc w:val="center"/>
      </w:pPr>
      <w:bookmarkStart w:id="90" w:name="_Toc511124796"/>
      <w:r>
        <w:t xml:space="preserve">Figura </w:t>
      </w:r>
      <w:fldSimple w:instr=" SEQ Figura \* ARABIC ">
        <w:r w:rsidR="006F713A">
          <w:rPr>
            <w:noProof/>
          </w:rPr>
          <w:t>36</w:t>
        </w:r>
      </w:fldSimple>
      <w:r>
        <w:t xml:space="preserve"> - Equipamento de Fabrico Aditivo e a HMI</w:t>
      </w:r>
      <w:bookmarkEnd w:id="90"/>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87D0E45">
            <wp:extent cx="5238750" cy="2947086"/>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38841" cy="2947137"/>
                    </a:xfrm>
                    <a:prstGeom prst="rect">
                      <a:avLst/>
                    </a:prstGeom>
                  </pic:spPr>
                </pic:pic>
              </a:graphicData>
            </a:graphic>
          </wp:inline>
        </w:drawing>
      </w:r>
    </w:p>
    <w:p w14:paraId="02D3C56C" w14:textId="3849C00C" w:rsidR="00774D62" w:rsidRDefault="00774D62" w:rsidP="00774D62">
      <w:pPr>
        <w:pStyle w:val="Legenda"/>
        <w:jc w:val="center"/>
      </w:pPr>
      <w:bookmarkStart w:id="91" w:name="_Toc511124797"/>
      <w:r>
        <w:t xml:space="preserve">Figura </w:t>
      </w:r>
      <w:fldSimple w:instr=" SEQ Figura \* ARABIC ">
        <w:r w:rsidR="006F713A">
          <w:rPr>
            <w:noProof/>
          </w:rPr>
          <w:t>37</w:t>
        </w:r>
      </w:fldSimple>
      <w:r>
        <w:t xml:space="preserve"> - Equipamento de Fabrico Aditivo e a HMI</w:t>
      </w:r>
      <w:bookmarkEnd w:id="91"/>
    </w:p>
    <w:p w14:paraId="73B903CF" w14:textId="6A1EA44C" w:rsidR="00774D62" w:rsidRPr="00774D62" w:rsidRDefault="00774D62" w:rsidP="00774D62"/>
    <w:p w14:paraId="7DE86944" w14:textId="3BCB75CD"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á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 Pode-se afirmar que de uma forma geral o código G pretende instruir o equipamento a mover-se geometricamente nas dimensões X, Y e Z, e pode ainda conter outros parâmetros que permitem executar outras funções. A versatilidade do código G permite ainda que o utilizador crie uma determinada função no equipamento, e que essa mesma função fique associada a um letra e a um número que quando aparecerem numa linha de código G irão despoletar a função, por exemplo o utilizador poderia criar uma função “M54” na própria solução de automação que serviria para multiplicar um valor passado por parâmetro por todos os valores respetivos a temperaturas (imaginando que o equipamento controlava vários pontos de temperatura), e assim que aparecesse uma linha de código G “M54 5”, todos os pontos de temperatura seriam multiplicados por 5. Desta </w:t>
      </w:r>
      <w:r w:rsidRPr="0050469D">
        <w:lastRenderedPageBreak/>
        <w:t>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drawing>
          <wp:inline distT="0" distB="0" distL="0" distR="0" wp14:anchorId="18DB046D" wp14:editId="254586BE">
            <wp:extent cx="3124200" cy="3752597"/>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3">
                      <a:extLst>
                        <a:ext uri="{28A0092B-C50C-407E-A947-70E740481C1C}">
                          <a14:useLocalDpi xmlns:a14="http://schemas.microsoft.com/office/drawing/2010/main" val="0"/>
                        </a:ext>
                      </a:extLst>
                    </a:blip>
                    <a:stretch>
                      <a:fillRect/>
                    </a:stretch>
                  </pic:blipFill>
                  <pic:spPr>
                    <a:xfrm>
                      <a:off x="0" y="0"/>
                      <a:ext cx="3131861" cy="3761799"/>
                    </a:xfrm>
                    <a:prstGeom prst="rect">
                      <a:avLst/>
                    </a:prstGeom>
                  </pic:spPr>
                </pic:pic>
              </a:graphicData>
            </a:graphic>
          </wp:inline>
        </w:drawing>
      </w:r>
    </w:p>
    <w:p w14:paraId="2AEC8057" w14:textId="77777777" w:rsidR="002169CD" w:rsidRDefault="002169CD" w:rsidP="002169CD">
      <w:pPr>
        <w:pStyle w:val="Legenda"/>
        <w:jc w:val="center"/>
        <w:rPr>
          <w:highlight w:val="yellow"/>
        </w:rPr>
      </w:pPr>
      <w:bookmarkStart w:id="92" w:name="_Toc511124798"/>
      <w:r>
        <w:t xml:space="preserve">Figura </w:t>
      </w:r>
      <w:fldSimple w:instr=" SEQ Figura \* ARABIC ">
        <w:r>
          <w:rPr>
            <w:noProof/>
          </w:rPr>
          <w:t>57</w:t>
        </w:r>
      </w:fldSimple>
      <w:r>
        <w:t xml:space="preserve"> - Exemplo de código G</w:t>
      </w:r>
      <w:bookmarkEnd w:id="92"/>
    </w:p>
    <w:p w14:paraId="4E045FC6" w14:textId="77777777" w:rsidR="002169CD" w:rsidRPr="0050469D" w:rsidRDefault="002169CD" w:rsidP="002169CD">
      <w:r w:rsidRPr="0050469D">
        <w:t>No contexto deste projeto está definido que nas instruções de código G o “X”, “Y” e “Z” dizem respeito á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71DB1D05" w:rsidR="001D21E1" w:rsidRDefault="001D21E1" w:rsidP="00E67CE4">
      <w:pPr>
        <w:pStyle w:val="Cabealho2"/>
        <w:ind w:firstLine="708"/>
      </w:pPr>
      <w:bookmarkStart w:id="93" w:name="_Toc511124557"/>
      <w:r>
        <w:t>3.</w:t>
      </w:r>
      <w:r w:rsidR="00E95509">
        <w:t>2</w:t>
      </w:r>
      <w:r>
        <w:t xml:space="preserve"> Sub-Objetivos</w:t>
      </w:r>
      <w:bookmarkEnd w:id="93"/>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lastRenderedPageBreak/>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94" w:name="_Toc511124558"/>
      <w:r>
        <w:lastRenderedPageBreak/>
        <w:t>3.</w:t>
      </w:r>
      <w:r w:rsidR="00E95509">
        <w:t>3</w:t>
      </w:r>
      <w:r>
        <w:t xml:space="preserve"> Arquitetura </w:t>
      </w:r>
      <w:r w:rsidR="001D21E1">
        <w:t>do Protótipo</w:t>
      </w:r>
      <w:bookmarkEnd w:id="94"/>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5C5E29DF" w:rsidR="0061678A" w:rsidRDefault="0061678A" w:rsidP="0061678A">
      <w:pPr>
        <w:pStyle w:val="Legenda"/>
        <w:jc w:val="center"/>
      </w:pPr>
      <w:bookmarkStart w:id="95" w:name="_Toc511124799"/>
      <w:r>
        <w:t xml:space="preserve">Figura </w:t>
      </w:r>
      <w:fldSimple w:instr=" SEQ Figura \* ARABIC ">
        <w:r w:rsidR="006F713A">
          <w:rPr>
            <w:noProof/>
          </w:rPr>
          <w:t>38</w:t>
        </w:r>
      </w:fldSimple>
      <w:r>
        <w:t xml:space="preserve"> - </w:t>
      </w:r>
      <w:r w:rsidRPr="00326791">
        <w:t xml:space="preserve"> Arquitetura do </w:t>
      </w:r>
      <w:r w:rsidR="00FC7D13">
        <w:t>Protótipo</w:t>
      </w:r>
      <w:bookmarkEnd w:id="95"/>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96" w:name="_Toc511124559"/>
      <w:r>
        <w:t>3.</w:t>
      </w:r>
      <w:r w:rsidR="005A3F39">
        <w:t>4</w:t>
      </w:r>
      <w:r>
        <w:t xml:space="preserve"> Protótipo</w:t>
      </w:r>
      <w:r w:rsidR="005A3F39">
        <w:t xml:space="preserve"> </w:t>
      </w:r>
      <w:r w:rsidR="00E67EF7">
        <w:t>Funcional</w:t>
      </w:r>
      <w:bookmarkEnd w:id="96"/>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08F788C" w:rsidR="0016545B" w:rsidRDefault="0016545B" w:rsidP="0016545B">
      <w:pPr>
        <w:pStyle w:val="Legenda"/>
        <w:jc w:val="center"/>
      </w:pPr>
      <w:bookmarkStart w:id="97" w:name="_Toc511124800"/>
      <w:r>
        <w:t xml:space="preserve">Figura </w:t>
      </w:r>
      <w:fldSimple w:instr=" SEQ Figura \* ARABIC ">
        <w:r w:rsidR="006F713A">
          <w:rPr>
            <w:noProof/>
          </w:rPr>
          <w:t>39</w:t>
        </w:r>
      </w:fldSimple>
      <w:r>
        <w:t xml:space="preserve"> - Sistema com o equipamento ligado e em estado ON</w:t>
      </w:r>
      <w:bookmarkEnd w:id="97"/>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386C510D" w:rsidR="0016545B" w:rsidRPr="0016545B" w:rsidRDefault="0016545B" w:rsidP="0016545B">
      <w:pPr>
        <w:pStyle w:val="Legenda"/>
        <w:jc w:val="center"/>
      </w:pPr>
      <w:bookmarkStart w:id="98" w:name="_Toc511124801"/>
      <w:r>
        <w:t xml:space="preserve">Figura </w:t>
      </w:r>
      <w:fldSimple w:instr=" SEQ Figura \* ARABIC ">
        <w:r w:rsidR="006F713A">
          <w:rPr>
            <w:noProof/>
          </w:rPr>
          <w:t>40</w:t>
        </w:r>
      </w:fldSimple>
      <w:r>
        <w:t xml:space="preserve"> - Sistema a executar o Gcode na tabela vermelha</w:t>
      </w:r>
      <w:bookmarkEnd w:id="98"/>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3FE136EF" w:rsidR="003B1627" w:rsidRDefault="0016545B" w:rsidP="002F6F57">
      <w:pPr>
        <w:pStyle w:val="Legenda"/>
        <w:jc w:val="center"/>
      </w:pPr>
      <w:bookmarkStart w:id="99" w:name="_Toc511124802"/>
      <w:r>
        <w:t xml:space="preserve">Figura </w:t>
      </w:r>
      <w:fldSimple w:instr=" SEQ Figura \* ARABIC ">
        <w:r w:rsidR="006F713A">
          <w:rPr>
            <w:noProof/>
          </w:rPr>
          <w:t>41</w:t>
        </w:r>
      </w:fldSimple>
      <w:r>
        <w:t xml:space="preserve"> - V</w:t>
      </w:r>
      <w:r w:rsidR="0029668E">
        <w:t>i</w:t>
      </w:r>
      <w:r>
        <w:t>sualização da peça a ser impressa em 2D e 3D</w:t>
      </w:r>
      <w:bookmarkEnd w:id="99"/>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100" w:name="_Toc511124560"/>
      <w:r>
        <w:lastRenderedPageBreak/>
        <w:t>3.4 Conclusões</w:t>
      </w:r>
      <w:bookmarkEnd w:id="100"/>
    </w:p>
    <w:p w14:paraId="55DEB521" w14:textId="73540D60"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w:t>
      </w:r>
      <w:r w:rsidR="009A5853">
        <w:t xml:space="preserve"> e</w:t>
      </w:r>
      <w:r>
        <w:t xml:space="preserve"> </w:t>
      </w:r>
      <w:r w:rsidR="009A5853">
        <w:t>para tal</w:t>
      </w:r>
      <w:r>
        <w:t xml:space="preserve">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101" w:name="_Toc511124561"/>
      <w:r>
        <w:lastRenderedPageBreak/>
        <w:t xml:space="preserve">4. </w:t>
      </w:r>
      <w:r w:rsidR="00E67EF7">
        <w:t>Desenvolvimento e Validação</w:t>
      </w:r>
      <w:r w:rsidR="00FE7373">
        <w:t xml:space="preserve"> da Solução Proposta</w:t>
      </w:r>
      <w:bookmarkEnd w:id="101"/>
    </w:p>
    <w:p w14:paraId="728AA0D8" w14:textId="6ACE3FB2" w:rsidR="004814D3" w:rsidRPr="00E67EF7" w:rsidRDefault="004814D3" w:rsidP="004814D3">
      <w:pPr>
        <w:pStyle w:val="Cabealho2"/>
        <w:ind w:firstLine="708"/>
      </w:pPr>
      <w:bookmarkStart w:id="102" w:name="_Toc511124562"/>
      <w:r>
        <w:t>4.1 Introdução</w:t>
      </w:r>
      <w:bookmarkEnd w:id="102"/>
    </w:p>
    <w:p w14:paraId="546F819B" w14:textId="519E4D25" w:rsidR="004814D3" w:rsidRDefault="004814D3" w:rsidP="004814D3">
      <w:r>
        <w:t>Neste capítulo será descrito o processo de desenvolvimento da solução final. Os capítulos anteriores permitiram explorar linhas de investigação sobre conceitos e temas relacionados e validar a arquitetura definida para a implementação do projeto,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103" w:name="_Toc511124563"/>
      <w:r>
        <w:t>4.</w:t>
      </w:r>
      <w:r w:rsidR="004814D3">
        <w:t>2</w:t>
      </w:r>
      <w:r w:rsidR="00FE7373">
        <w:t xml:space="preserve"> Análise de Requisitos e Desenvolvimento de Maquete</w:t>
      </w:r>
      <w:bookmarkEnd w:id="103"/>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6ADB6D43" w:rsidR="00001AE8" w:rsidRDefault="00001AE8" w:rsidP="00001AE8">
      <w:pPr>
        <w:pStyle w:val="Legenda"/>
        <w:jc w:val="center"/>
      </w:pPr>
      <w:bookmarkStart w:id="104" w:name="_Toc511124803"/>
      <w:r>
        <w:t xml:space="preserve">Figura </w:t>
      </w:r>
      <w:fldSimple w:instr=" SEQ Figura \* ARABIC ">
        <w:r w:rsidR="006F713A">
          <w:rPr>
            <w:noProof/>
          </w:rPr>
          <w:t>42</w:t>
        </w:r>
      </w:fldSimple>
      <w:r>
        <w:t xml:space="preserve"> - Levantamento de Requisitos</w:t>
      </w:r>
      <w:r w:rsidR="002576C3">
        <w:t xml:space="preserve"> (1ªparte)</w:t>
      </w:r>
      <w:bookmarkEnd w:id="104"/>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9">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147EE449" w:rsidR="00001AE8" w:rsidRPr="00001AE8" w:rsidRDefault="00001AE8" w:rsidP="00001AE8">
      <w:pPr>
        <w:pStyle w:val="Legenda"/>
        <w:jc w:val="center"/>
      </w:pPr>
      <w:bookmarkStart w:id="105" w:name="_Toc511124804"/>
      <w:r>
        <w:t xml:space="preserve">Figura </w:t>
      </w:r>
      <w:fldSimple w:instr=" SEQ Figura \* ARABIC ">
        <w:r w:rsidR="006F713A">
          <w:rPr>
            <w:noProof/>
          </w:rPr>
          <w:t>43</w:t>
        </w:r>
      </w:fldSimple>
      <w:r>
        <w:t xml:space="preserve"> - Levantamento de Requisitos</w:t>
      </w:r>
      <w:r w:rsidR="002576C3">
        <w:t xml:space="preserve"> (2ªparte)</w:t>
      </w:r>
      <w:bookmarkEnd w:id="105"/>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56ED0A16"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foi utilizada uma ferramenta web especializada</w:t>
      </w:r>
      <w:r w:rsidRPr="0050469D">
        <w:t xml:space="preserve"> na criação de maquetes estáticas</w:t>
      </w:r>
      <w:r w:rsidR="00FE7373" w:rsidRPr="0050469D">
        <w:t xml:space="preserve"> (</w:t>
      </w:r>
      <w:hyperlink r:id="rId60"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nas figuras abaixo</w:t>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3F843B66" w:rsidR="00B164CB" w:rsidRDefault="00176FCB" w:rsidP="00176FCB">
      <w:pPr>
        <w:pStyle w:val="Legenda"/>
        <w:jc w:val="center"/>
      </w:pPr>
      <w:bookmarkStart w:id="106" w:name="_Toc511124805"/>
      <w:r>
        <w:t xml:space="preserve">Figura </w:t>
      </w:r>
      <w:fldSimple w:instr=" SEQ Figura \* ARABIC ">
        <w:r w:rsidR="006F713A">
          <w:rPr>
            <w:noProof/>
          </w:rPr>
          <w:t>44</w:t>
        </w:r>
      </w:fldSimple>
      <w:r>
        <w:t xml:space="preserve"> -</w:t>
      </w:r>
      <w:r w:rsidR="000D047F">
        <w:t xml:space="preserve"> Maquete </w:t>
      </w:r>
      <w:r w:rsidR="009E1CE8">
        <w:t>da</w:t>
      </w:r>
      <w:r w:rsidR="000D047F">
        <w:t xml:space="preserve"> máquina ligada e tabs Automático e Aquecimento visíveis</w:t>
      </w:r>
      <w:bookmarkEnd w:id="106"/>
    </w:p>
    <w:p w14:paraId="091FBA08" w14:textId="782B6E96" w:rsidR="00BB728B"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O que resultou da discussão foi o primeiro desenho (ver figura acima), onde se pode </w:t>
      </w:r>
      <w:r w:rsidR="00725294" w:rsidRPr="0050469D">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 xml:space="preserve">ático, Manual e MDI, onde no primeiro, o Automático, é permitido executar e controlar a execução de um ficheiro de </w:t>
      </w:r>
      <w:r w:rsidR="004850A8" w:rsidRPr="0050469D">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50469D">
        <w:t>Por último, na zona inferior do ecrã pode-se ver um conjunto de tabs que permitem controlo de alguns parâmetros relativos ao processo de impressão e també</w:t>
      </w:r>
      <w:r w:rsidR="00194584" w:rsidRPr="0050469D">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50469D">
        <w:t xml:space="preserve"> e também do quadro. A tab Parâmetros </w:t>
      </w:r>
      <w:r w:rsidR="00AE4D7A" w:rsidRPr="0050469D">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461F4125">
            <wp:extent cx="4373880" cy="4100754"/>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2">
                      <a:extLst>
                        <a:ext uri="{28A0092B-C50C-407E-A947-70E740481C1C}">
                          <a14:useLocalDpi xmlns:a14="http://schemas.microsoft.com/office/drawing/2010/main" val="0"/>
                        </a:ext>
                      </a:extLst>
                    </a:blip>
                    <a:stretch>
                      <a:fillRect/>
                    </a:stretch>
                  </pic:blipFill>
                  <pic:spPr>
                    <a:xfrm>
                      <a:off x="0" y="0"/>
                      <a:ext cx="4382196" cy="4108551"/>
                    </a:xfrm>
                    <a:prstGeom prst="rect">
                      <a:avLst/>
                    </a:prstGeom>
                  </pic:spPr>
                </pic:pic>
              </a:graphicData>
            </a:graphic>
          </wp:inline>
        </w:drawing>
      </w:r>
    </w:p>
    <w:p w14:paraId="3E219D9C" w14:textId="528906BB" w:rsidR="00AE4D7A" w:rsidRDefault="000D047F" w:rsidP="000D047F">
      <w:pPr>
        <w:pStyle w:val="Legenda"/>
        <w:jc w:val="center"/>
      </w:pPr>
      <w:bookmarkStart w:id="107" w:name="_Toc511124806"/>
      <w:r>
        <w:t xml:space="preserve">Figura </w:t>
      </w:r>
      <w:fldSimple w:instr=" SEQ Figura \* ARABIC ">
        <w:r w:rsidR="006F713A">
          <w:rPr>
            <w:noProof/>
          </w:rPr>
          <w:t>45</w:t>
        </w:r>
      </w:fldSimple>
      <w:r>
        <w:t xml:space="preserve"> - Maquete </w:t>
      </w:r>
      <w:r w:rsidR="009E1CE8">
        <w:t>da</w:t>
      </w:r>
      <w:r>
        <w:t xml:space="preserve"> máquina em pa</w:t>
      </w:r>
      <w:r w:rsidR="00DF4974">
        <w:t>usa e tabs Manual e Insuflação de Ar visíveis</w:t>
      </w:r>
      <w:bookmarkEnd w:id="107"/>
    </w:p>
    <w:p w14:paraId="169CB0D8" w14:textId="77777777" w:rsidR="009E1CE8" w:rsidRDefault="009E1CE8" w:rsidP="009E1CE8">
      <w:pPr>
        <w:keepNext/>
        <w:jc w:val="center"/>
      </w:pPr>
      <w:r>
        <w:rPr>
          <w:noProof/>
          <w:lang w:eastAsia="pt-PT"/>
        </w:rPr>
        <w:lastRenderedPageBreak/>
        <w:drawing>
          <wp:inline distT="0" distB="0" distL="0" distR="0" wp14:anchorId="652F8233" wp14:editId="35EBC86B">
            <wp:extent cx="4719984" cy="4442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3">
                      <a:extLst>
                        <a:ext uri="{28A0092B-C50C-407E-A947-70E740481C1C}">
                          <a14:useLocalDpi xmlns:a14="http://schemas.microsoft.com/office/drawing/2010/main" val="0"/>
                        </a:ext>
                      </a:extLst>
                    </a:blip>
                    <a:stretch>
                      <a:fillRect/>
                    </a:stretch>
                  </pic:blipFill>
                  <pic:spPr>
                    <a:xfrm>
                      <a:off x="0" y="0"/>
                      <a:ext cx="4735671" cy="4457225"/>
                    </a:xfrm>
                    <a:prstGeom prst="rect">
                      <a:avLst/>
                    </a:prstGeom>
                  </pic:spPr>
                </pic:pic>
              </a:graphicData>
            </a:graphic>
          </wp:inline>
        </w:drawing>
      </w:r>
    </w:p>
    <w:p w14:paraId="2FCC0999" w14:textId="5411889D" w:rsidR="009E1CE8" w:rsidRPr="009E1CE8" w:rsidRDefault="009E1CE8" w:rsidP="009E1CE8">
      <w:pPr>
        <w:pStyle w:val="Legenda"/>
        <w:jc w:val="center"/>
      </w:pPr>
      <w:bookmarkStart w:id="108" w:name="_Toc511124807"/>
      <w:r>
        <w:t xml:space="preserve">Figura </w:t>
      </w:r>
      <w:fldSimple w:instr=" SEQ Figura \* ARABIC ">
        <w:r w:rsidR="006F713A">
          <w:rPr>
            <w:noProof/>
          </w:rPr>
          <w:t>46</w:t>
        </w:r>
      </w:fldSimple>
      <w:r>
        <w:t xml:space="preserve"> - Maquete da máquina desligada e tabs MDI e Parâmetros visíveis</w:t>
      </w:r>
      <w:bookmarkEnd w:id="108"/>
    </w:p>
    <w:p w14:paraId="73CF79F6" w14:textId="7ACEA084" w:rsidR="00FE7373" w:rsidRDefault="006F0100" w:rsidP="00280B1C">
      <w:r w:rsidRPr="0050469D">
        <w:t>Após a criação da</w:t>
      </w:r>
      <w:r w:rsidR="00FE7373" w:rsidRPr="0050469D">
        <w:t xml:space="preserve"> </w:t>
      </w:r>
      <w:r w:rsidRPr="0050469D">
        <w:t xml:space="preserve">primeira versão das </w:t>
      </w:r>
      <w:r w:rsidR="00FE7373" w:rsidRPr="0050469D">
        <w:t xml:space="preserve">maquetes, foi criada uma </w:t>
      </w:r>
      <w:r w:rsidR="00960F75" w:rsidRPr="0050469D">
        <w:t xml:space="preserve">segunda versão, </w:t>
      </w:r>
      <w:r w:rsidRPr="0050469D">
        <w:t xml:space="preserve">mas desta feita maquetes </w:t>
      </w:r>
      <w:r w:rsidR="001E422B" w:rsidRPr="0050469D">
        <w:t>com algu</w:t>
      </w:r>
      <w:r w:rsidR="00CC07E8" w:rsidRPr="0050469D">
        <w:t>m nível de</w:t>
      </w:r>
      <w:r w:rsidR="001E422B" w:rsidRPr="0050469D">
        <w:t xml:space="preserve"> interatividade, isto é, </w:t>
      </w:r>
      <w:r w:rsidR="00FE7373" w:rsidRPr="0050469D">
        <w:t>permitiam navegar entre ecrãs e tabs da HMI, de forma a que fosse possível simular a execução de todas as tarefas. De r</w:t>
      </w:r>
      <w:r w:rsidR="00CC07E8" w:rsidRPr="0050469D">
        <w:t>eferir ainda que estas respeitavam</w:t>
      </w:r>
      <w:r w:rsidR="00FE7373" w:rsidRPr="0050469D">
        <w:t xml:space="preserve"> o tamanho do ecrã tátil que será utilizado no equipamento</w:t>
      </w:r>
      <w:r w:rsidR="00CC07E8" w:rsidRPr="0050469D">
        <w:t xml:space="preserve"> real</w:t>
      </w:r>
      <w:r w:rsidR="00FE7373" w:rsidRPr="0050469D">
        <w:t xml:space="preserve"> de fabrico aditivo e foram criadas com recurso a uma ferramenta web (</w:t>
      </w:r>
      <w:hyperlink r:id="rId64" w:history="1">
        <w:r w:rsidR="00FE7373" w:rsidRPr="0050469D">
          <w:t>https://proto.io/</w:t>
        </w:r>
      </w:hyperlink>
      <w:r w:rsidR="00FE7373" w:rsidRPr="0050469D">
        <w:t>) que permitiu exportar um protótipo em HTML e assim torn</w:t>
      </w:r>
      <w:r w:rsidR="00FA343A" w:rsidRPr="0050469D">
        <w:t>ou</w:t>
      </w:r>
      <w:r w:rsidR="00FE7373" w:rsidRPr="0050469D">
        <w:t xml:space="preserve"> possível </w:t>
      </w:r>
      <w:r w:rsidR="00FA343A" w:rsidRPr="0050469D">
        <w:t>a execução</w:t>
      </w:r>
      <w:r w:rsidR="00FE7373" w:rsidRPr="0050469D">
        <w:t xml:space="preserve"> </w:t>
      </w:r>
      <w:r w:rsidR="00FA343A" w:rsidRPr="0050469D">
        <w:t>d</w:t>
      </w:r>
      <w:r w:rsidR="00FE7373" w:rsidRPr="0050469D">
        <w:t xml:space="preserve">o mesmo no </w:t>
      </w:r>
      <w:r w:rsidR="00FE7373" w:rsidRPr="0050469D">
        <w:rPr>
          <w:i/>
        </w:rPr>
        <w:t>browser</w:t>
      </w:r>
      <w:r w:rsidR="00FE7373" w:rsidRPr="0050469D">
        <w:t xml:space="preserve"> e </w:t>
      </w:r>
      <w:r w:rsidR="00FA343A" w:rsidRPr="0050469D">
        <w:t>consequente navegação</w:t>
      </w:r>
      <w:r w:rsidR="00FE7373" w:rsidRPr="0050469D">
        <w:t xml:space="preserve"> entre ecrãs</w:t>
      </w:r>
      <w:r w:rsidR="00CC07E8" w:rsidRPr="0050469D">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5">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FA824CE" w:rsidR="00CC07E8" w:rsidRDefault="00CC07E8" w:rsidP="00CC07E8">
      <w:pPr>
        <w:pStyle w:val="Legenda"/>
        <w:jc w:val="center"/>
      </w:pPr>
      <w:bookmarkStart w:id="109" w:name="_Toc511124808"/>
      <w:r>
        <w:t xml:space="preserve">Figura </w:t>
      </w:r>
      <w:fldSimple w:instr=" SEQ Figura \* ARABIC ">
        <w:r w:rsidR="006F713A">
          <w:rPr>
            <w:noProof/>
          </w:rPr>
          <w:t>47</w:t>
        </w:r>
      </w:fldSimple>
      <w:r>
        <w:t xml:space="preserve"> - Protótipo interativo em modo automático</w:t>
      </w:r>
      <w:bookmarkEnd w:id="109"/>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6">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05F66CB7" w:rsidR="00CC07E8" w:rsidRPr="00CC07E8" w:rsidRDefault="00CC07E8" w:rsidP="00CC07E8">
      <w:pPr>
        <w:pStyle w:val="Legenda"/>
        <w:jc w:val="center"/>
      </w:pPr>
      <w:bookmarkStart w:id="110" w:name="_Toc511124809"/>
      <w:r>
        <w:t xml:space="preserve">Figura </w:t>
      </w:r>
      <w:fldSimple w:instr=" SEQ Figura \* ARABIC ">
        <w:r w:rsidR="006F713A">
          <w:rPr>
            <w:noProof/>
          </w:rPr>
          <w:t>48</w:t>
        </w:r>
      </w:fldSimple>
      <w:r>
        <w:t xml:space="preserve"> - Protótipo interativo em modo manual</w:t>
      </w:r>
      <w:bookmarkEnd w:id="110"/>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0C12C6E9" w:rsidR="001170E7" w:rsidRDefault="00CC07E8" w:rsidP="00CC07E8">
      <w:pPr>
        <w:pStyle w:val="Legenda"/>
        <w:jc w:val="center"/>
      </w:pPr>
      <w:bookmarkStart w:id="111" w:name="_Toc511124810"/>
      <w:r>
        <w:t xml:space="preserve">Figura </w:t>
      </w:r>
      <w:fldSimple w:instr=" SEQ Figura \* ARABIC ">
        <w:r w:rsidR="006F713A">
          <w:rPr>
            <w:noProof/>
          </w:rPr>
          <w:t>49</w:t>
        </w:r>
      </w:fldSimple>
      <w:r>
        <w:t xml:space="preserve"> - Protótipo interativo em modo MDI</w:t>
      </w:r>
      <w:bookmarkEnd w:id="111"/>
    </w:p>
    <w:p w14:paraId="6DF30581" w14:textId="07D0504B" w:rsidR="001170E7" w:rsidRDefault="001170E7" w:rsidP="00FE7373"/>
    <w:p w14:paraId="5DA5145A" w14:textId="1F7073A3" w:rsidR="008F4745" w:rsidRDefault="008F4745" w:rsidP="00280B1C">
      <w:r w:rsidRPr="0050469D">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112" w:name="_Toc511124564"/>
      <w:r>
        <w:lastRenderedPageBreak/>
        <w:t>4.</w:t>
      </w:r>
      <w:r w:rsidR="00E95509">
        <w:t>2</w:t>
      </w:r>
      <w:r>
        <w:t xml:space="preserve"> Arquitetura Final</w:t>
      </w:r>
      <w:bookmarkEnd w:id="112"/>
    </w:p>
    <w:p w14:paraId="78CB4BDB" w14:textId="0C5A011B" w:rsidR="00C660A2" w:rsidRPr="0050469D" w:rsidRDefault="003524BB" w:rsidP="00C660A2">
      <w:r w:rsidRPr="0050469D">
        <w:t xml:space="preserve">Ao longo dos anos as tecnologias web cresceram e evoluíram nas várias vertentes, </w:t>
      </w:r>
      <w:r w:rsidR="00DA1C4E" w:rsidRPr="0050469D">
        <w:t xml:space="preserve">sendo uma delas o lado cliente que permite </w:t>
      </w:r>
      <w:r w:rsidR="00A23BA7" w:rsidRPr="0050469D">
        <w:t>que hoje em dia existam</w:t>
      </w:r>
      <w:r w:rsidR="00DA1C4E" w:rsidRPr="0050469D">
        <w:t xml:space="preserve">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50469D">
        <w:t>para a interface das aplicações, como por exemplo o CodePen (</w:t>
      </w:r>
      <w:hyperlink r:id="rId68" w:history="1">
        <w:r w:rsidR="00AF79CE" w:rsidRPr="0050469D">
          <w:t>https://codepen.io/</w:t>
        </w:r>
      </w:hyperlink>
      <w:r w:rsidR="00AF79CE" w:rsidRPr="0050469D">
        <w:t>). Esta evolução</w:t>
      </w:r>
      <w:r w:rsidR="00DD4DE5" w:rsidRPr="0050469D">
        <w:t xml:space="preserve"> com a exposição de todo o seu potencial,</w:t>
      </w:r>
      <w:r w:rsidR="00AF79CE" w:rsidRPr="0050469D">
        <w:t xml:space="preserve"> aliada ao facto de uma aplicação web ficar disponível na rede, isto é, independentemente do local físico poder aceder á mesma sem ser necessário instalar nada além do browser, fizeram-me tomar a decisão de desenvo</w:t>
      </w:r>
      <w:r w:rsidR="00DD4DE5" w:rsidRPr="0050469D">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248C0A78">
            <wp:extent cx="5237130" cy="328155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9">
                      <a:extLst>
                        <a:ext uri="{28A0092B-C50C-407E-A947-70E740481C1C}">
                          <a14:useLocalDpi xmlns:a14="http://schemas.microsoft.com/office/drawing/2010/main" val="0"/>
                        </a:ext>
                      </a:extLst>
                    </a:blip>
                    <a:stretch>
                      <a:fillRect/>
                    </a:stretch>
                  </pic:blipFill>
                  <pic:spPr>
                    <a:xfrm>
                      <a:off x="0" y="0"/>
                      <a:ext cx="5237130" cy="3281552"/>
                    </a:xfrm>
                    <a:prstGeom prst="rect">
                      <a:avLst/>
                    </a:prstGeom>
                  </pic:spPr>
                </pic:pic>
              </a:graphicData>
            </a:graphic>
          </wp:inline>
        </w:drawing>
      </w:r>
    </w:p>
    <w:p w14:paraId="16F87C2A" w14:textId="67CBAE95" w:rsidR="00FE7373" w:rsidRDefault="00FC7D13" w:rsidP="00FC7D13">
      <w:pPr>
        <w:pStyle w:val="Legenda"/>
        <w:jc w:val="center"/>
      </w:pPr>
      <w:bookmarkStart w:id="113" w:name="_Toc511124811"/>
      <w:r>
        <w:t xml:space="preserve">Figura </w:t>
      </w:r>
      <w:fldSimple w:instr=" SEQ Figura \* ARABIC ">
        <w:r w:rsidR="006F713A">
          <w:rPr>
            <w:noProof/>
          </w:rPr>
          <w:t>50</w:t>
        </w:r>
      </w:fldSimple>
      <w:r>
        <w:t xml:space="preserve"> - Arquitetura Final</w:t>
      </w:r>
      <w:bookmarkEnd w:id="113"/>
    </w:p>
    <w:p w14:paraId="7F7FD1B2" w14:textId="3738CDAD" w:rsidR="000649FA" w:rsidRPr="0050469D" w:rsidRDefault="00722EE6" w:rsidP="00431029">
      <w:r w:rsidRPr="0050469D">
        <w:lastRenderedPageBreak/>
        <w:t xml:space="preserve">Como se pode constatar, o projeto como um todo é composto por várias camadas, sendo </w:t>
      </w:r>
      <w:r w:rsidR="00652F6E" w:rsidRPr="0050469D">
        <w:t>uma d</w:t>
      </w:r>
      <w:r w:rsidRPr="0050469D">
        <w:t>elas a interface para o utilizador compo</w:t>
      </w:r>
      <w:r w:rsidR="00030F1F" w:rsidRPr="0050469D">
        <w:t xml:space="preserve">sta por HTML, CSS, JAVASCRIPT, D3.JS </w:t>
      </w:r>
      <w:r w:rsidRPr="0050469D">
        <w:t>(biblioteca de gráficos em javascript)</w:t>
      </w:r>
      <w:r w:rsidR="008772FD" w:rsidRPr="0050469D">
        <w:t xml:space="preserve"> e EMBER.JS (</w:t>
      </w:r>
      <w:r w:rsidR="008772FD" w:rsidRPr="0050469D">
        <w:rPr>
          <w:i/>
        </w:rPr>
        <w:t>framework</w:t>
      </w:r>
      <w:r w:rsidR="008772FD" w:rsidRPr="0050469D">
        <w:t xml:space="preserve"> para desenvolvimento de aplicações web)</w:t>
      </w:r>
      <w:r w:rsidRPr="0050469D">
        <w:t xml:space="preserve"> e este corresponde ao lado cliente do sistema.</w:t>
      </w:r>
    </w:p>
    <w:p w14:paraId="035A8A6F" w14:textId="1EF9EE98"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 RethinkDB, que permite armazenar e persistir informação relevante.</w:t>
      </w:r>
      <w:r w:rsidR="00980D84" w:rsidRPr="0050469D">
        <w:t xml:space="preserve"> A escolha destas tecnologias para o efeito foi motivada por diversos fatores</w:t>
      </w:r>
      <w:r w:rsidR="008D278F" w:rsidRPr="0050469D">
        <w:t xml:space="preserve">, </w:t>
      </w:r>
      <w:r w:rsidRPr="0050469D">
        <w:t xml:space="preserve">sendo que </w:t>
      </w:r>
      <w:r w:rsidR="008D278F" w:rsidRPr="0050469D">
        <w:t xml:space="preserve">em primeiro lugar para </w:t>
      </w:r>
      <w:r w:rsidR="008D278F" w:rsidRPr="0050469D">
        <w:rPr>
          <w:i/>
        </w:rPr>
        <w:t>backend</w:t>
      </w:r>
      <w:r w:rsidR="008D278F" w:rsidRPr="0050469D">
        <w:t xml:space="preserve"> da aplicação tinha que ser uma tecnologia para a qual o Twincat (tecnologia de automação utilizada) disponibilizasse uma interface, isto é, permitisse faci</w:t>
      </w:r>
      <w:r w:rsidR="00A76C98" w:rsidRPr="0050469D">
        <w:t>lmente estabelecer comunicação e também seria importante utilizar uma tecnologia que garanti</w:t>
      </w:r>
      <w:r w:rsidR="000649FA" w:rsidRPr="0050469D">
        <w:t>sse</w:t>
      </w:r>
      <w:r w:rsidR="00A76C98" w:rsidRPr="0050469D">
        <w:t xml:space="preserve"> fiabilidade e eficiência para transmissão da informação em tempo real. Estes pontos em conjunto com um artigo lido </w:t>
      </w:r>
      <w:r w:rsidR="00A76C98" w:rsidRPr="0050469D">
        <w:fldChar w:fldCharType="begin" w:fldLock="1"/>
      </w:r>
      <w:r w:rsidR="00A76C98"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eb-Based para Controlo e Automação, que relata a implementação de um sistema</w:t>
      </w:r>
      <w:r w:rsidR="00431029" w:rsidRPr="0050469D">
        <w:t xml:space="preserve"> baseado em tecnologias web para controlo remoto de PLCs de um laboratório de controlo onde a camada de automação está assente nas mesmas tecnologias que este projeto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A juntar a isto, importa também realçar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sido pensada desde o início para programação assíncrona</w:t>
      </w:r>
      <w:r w:rsidR="000649FA" w:rsidRPr="0050469D">
        <w:t>, que em conjunto com a livraria de javascript Socket.IO</w:t>
      </w:r>
      <w:r w:rsidR="001C2689" w:rsidRPr="0050469D">
        <w:t xml:space="preserve"> (https://socket.io/)</w:t>
      </w:r>
      <w:r w:rsidR="000649FA" w:rsidRPr="0050469D">
        <w:t xml:space="preserve"> torna o cenário propício para aplicações com transmissão de dados em tempo real.</w:t>
      </w:r>
    </w:p>
    <w:p w14:paraId="2B094E10" w14:textId="3CC9D0C9" w:rsidR="000649FA" w:rsidRPr="0050469D" w:rsidRDefault="000649FA" w:rsidP="00431029">
      <w:r w:rsidRPr="0050469D">
        <w:t>Em relação á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70" w:history="1">
        <w:r w:rsidRPr="0050469D">
          <w:rPr>
            <w:rStyle w:val="Hiperligao"/>
          </w:rPr>
          <w:t>https://www.beckhoff.com/</w:t>
        </w:r>
      </w:hyperlink>
      <w:r w:rsidRPr="0050469D">
        <w:t xml:space="preserve">), sendo o </w:t>
      </w:r>
      <w:r w:rsidRPr="0050469D">
        <w:rPr>
          <w:i/>
        </w:rPr>
        <w:t>software</w:t>
      </w:r>
      <w:r w:rsidRPr="0050469D">
        <w:t xml:space="preserve"> Twincat 3 (</w:t>
      </w:r>
      <w:hyperlink r:id="rId71"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114" w:name="_Toc511124565"/>
      <w:r>
        <w:t>4.</w:t>
      </w:r>
      <w:r w:rsidR="00E95509">
        <w:t>3</w:t>
      </w:r>
      <w:r>
        <w:t xml:space="preserve"> </w:t>
      </w:r>
      <w:r w:rsidR="00590541">
        <w:t>Avaliação</w:t>
      </w:r>
      <w:r>
        <w:t xml:space="preserve"> da Interface</w:t>
      </w:r>
      <w:bookmarkEnd w:id="114"/>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7AE0FFF1" w:rsidR="007A5DC2" w:rsidRDefault="00337A0E" w:rsidP="00280B1C">
      <w:pPr>
        <w:rPr>
          <w:rFonts w:ascii="Helvetica" w:hAnsi="Helvetica" w:cs="Helvetica"/>
          <w:color w:val="222222"/>
          <w:sz w:val="27"/>
          <w:szCs w:val="27"/>
          <w:shd w:val="clear" w:color="auto" w:fill="FFFFFF"/>
        </w:rPr>
      </w:pPr>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7A5DC2" w:rsidRPr="0050469D">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FE195C" w:rsidRPr="0050469D">
        <w:t xml:space="preserve"> um grupo de 5 utilizadores poderá ser suficiente para obter resultados de valor e cobrir aproximadamente 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 figura abaixo.</w:t>
      </w: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lastRenderedPageBreak/>
        <w:drawing>
          <wp:inline distT="0" distB="0" distL="0" distR="0" wp14:anchorId="39730071" wp14:editId="45D63E79">
            <wp:extent cx="5082540" cy="3036717"/>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2">
                      <a:extLst>
                        <a:ext uri="{28A0092B-C50C-407E-A947-70E740481C1C}">
                          <a14:useLocalDpi xmlns:a14="http://schemas.microsoft.com/office/drawing/2010/main" val="0"/>
                        </a:ext>
                      </a:extLst>
                    </a:blip>
                    <a:stretch>
                      <a:fillRect/>
                    </a:stretch>
                  </pic:blipFill>
                  <pic:spPr>
                    <a:xfrm>
                      <a:off x="0" y="0"/>
                      <a:ext cx="5106437" cy="3050995"/>
                    </a:xfrm>
                    <a:prstGeom prst="rect">
                      <a:avLst/>
                    </a:prstGeom>
                  </pic:spPr>
                </pic:pic>
              </a:graphicData>
            </a:graphic>
          </wp:inline>
        </w:drawing>
      </w:r>
    </w:p>
    <w:p w14:paraId="08B7B23E" w14:textId="205BE18E" w:rsidR="006F713A" w:rsidRDefault="006F713A" w:rsidP="006F713A">
      <w:pPr>
        <w:pStyle w:val="Legenda"/>
        <w:jc w:val="center"/>
      </w:pPr>
      <w:bookmarkStart w:id="115" w:name="_Toc511124812"/>
      <w:r>
        <w:t xml:space="preserve">Figura </w:t>
      </w:r>
      <w:fldSimple w:instr=" SEQ Figura \* ARABIC ">
        <w:r>
          <w:rPr>
            <w:noProof/>
          </w:rPr>
          <w:t>51</w:t>
        </w:r>
      </w:fldSimple>
      <w:r>
        <w:t xml:space="preserve"> - Problemas de Usabilidade vs Número de Utilizadores.</w:t>
      </w:r>
      <w:bookmarkEnd w:id="115"/>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7C7D72EF" w:rsidR="00FE195C" w:rsidRDefault="001672B5" w:rsidP="00280B1C">
      <w:r w:rsidRPr="0050469D">
        <w:t>O gráfico gerado considera no eixo do X o número de utilizadores para efetuar testes e no eixo do Y a percentagem de problemas de usabilidade encontrados, e a</w:t>
      </w:r>
      <w:r w:rsidR="006F713A" w:rsidRPr="0050469D">
        <w:t xml:space="preserve">través do </w:t>
      </w:r>
      <w:r w:rsidRPr="0050469D">
        <w:t>mesmo</w:t>
      </w:r>
      <w:r w:rsidR="006F713A" w:rsidRPr="0050469D">
        <w:t xml:space="preserve"> é possível perceber que </w:t>
      </w:r>
      <w:r w:rsidR="00444CB0" w:rsidRPr="0050469D">
        <w:t xml:space="preserve">a grande aquisição de problemas de usabilidade acontece aproximadamente até ao quinto utilizador, onde se atinge os 90% de problemas encontrados. Daí para a frente encontra-se cada vez menos problemas e por isso, Nielsen defende que depois do quinto utilizador os testes tornam-se pouco produtivos visto que os utilizadores começam a repetir problemas encontrados e deixam de adquirir </w:t>
      </w:r>
      <w:r w:rsidRPr="0050469D">
        <w:t>situações novas</w:t>
      </w:r>
      <w:r w:rsidR="00444CB0" w:rsidRPr="0050469D">
        <w:t>. No projeto desenvolvido no âmbito desta tese, foi apenas possível envolver um grupo de 4 (quatro) utilizadores para efeitos de teste e avaliação da interface, que olhando para o gráfico de Nielsen numa primeira iteração de testes serviriam para cobrir aproximadamente 80% dos problemas de usabilidade.</w:t>
      </w:r>
    </w:p>
    <w:p w14:paraId="04CB51DD" w14:textId="3FECC69A"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lastRenderedPageBreak/>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3">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6591CA03" w:rsidR="008D067A" w:rsidRDefault="008D067A" w:rsidP="008D067A">
      <w:pPr>
        <w:pStyle w:val="Legenda"/>
        <w:jc w:val="center"/>
      </w:pPr>
      <w:bookmarkStart w:id="116" w:name="_Toc511124839"/>
      <w:r>
        <w:t xml:space="preserve">Tabela </w:t>
      </w:r>
      <w:fldSimple w:instr=" SEQ Tabela \* ARABIC ">
        <w:r w:rsidR="00B634FA">
          <w:rPr>
            <w:noProof/>
          </w:rPr>
          <w:t>2</w:t>
        </w:r>
      </w:fldSimple>
      <w:r>
        <w:t xml:space="preserve"> - Avaliação com SUS (System Usability Scale)</w:t>
      </w:r>
      <w:bookmarkEnd w:id="116"/>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A55619">
      <w:pPr>
        <w:keepNext/>
      </w:pPr>
      <w:r>
        <w:rPr>
          <w:rFonts w:eastAsia="MS Mincho"/>
          <w:noProof/>
          <w:lang w:eastAsia="pt-PT"/>
        </w:rPr>
        <w:lastRenderedPageBreak/>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4">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4EAA194" w:rsidR="00A55619" w:rsidRDefault="00A55619" w:rsidP="00A55619">
      <w:pPr>
        <w:pStyle w:val="Legenda"/>
        <w:jc w:val="center"/>
      </w:pPr>
      <w:bookmarkStart w:id="117" w:name="_Toc511124840"/>
      <w:r>
        <w:t xml:space="preserve">Tabela </w:t>
      </w:r>
      <w:fldSimple w:instr=" SEQ Tabela \* ARABIC ">
        <w:r w:rsidR="00B634FA">
          <w:rPr>
            <w:noProof/>
          </w:rPr>
          <w:t>3</w:t>
        </w:r>
      </w:fldSimple>
      <w:r>
        <w:t xml:space="preserve"> - </w:t>
      </w:r>
      <w:r w:rsidRPr="00606A6E">
        <w:t>Sugestões de Melhoria dos Utilizadores</w:t>
      </w:r>
      <w:bookmarkEnd w:id="117"/>
    </w:p>
    <w:p w14:paraId="2817EDA0" w14:textId="7F32C737" w:rsidR="006711A1" w:rsidRPr="0050469D" w:rsidRDefault="006711A1" w:rsidP="00A55619">
      <w:pPr>
        <w:keepNext/>
      </w:pPr>
      <w:r w:rsidRPr="0050469D">
        <w:lastRenderedPageBreak/>
        <w:t>As sugestões deixadas pelos utilizadores visavam de uma forma geral a melhoria do controlo e manuseamento do equipamento, assim como a obtenção do máximo de informação útil.</w:t>
      </w:r>
    </w:p>
    <w:p w14:paraId="5A118942" w14:textId="46BF8083" w:rsidR="006711A1" w:rsidRPr="0050469D" w:rsidRDefault="006711A1" w:rsidP="00A55619">
      <w:pPr>
        <w:keepNext/>
      </w:pPr>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1FBDDDEF" w:rsidR="006711A1" w:rsidRPr="0050469D" w:rsidRDefault="00F47953" w:rsidP="00F47953">
      <w:pPr>
        <w:keepNext/>
      </w:pPr>
      <w:r w:rsidRPr="0050469D">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50469D">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118" w:name="_Toc511124566"/>
      <w:r>
        <w:lastRenderedPageBreak/>
        <w:t>4.</w:t>
      </w:r>
      <w:r w:rsidR="00E95509">
        <w:t>4</w:t>
      </w:r>
      <w:r>
        <w:t xml:space="preserve"> Sistema Desenvolvido</w:t>
      </w:r>
      <w:bookmarkEnd w:id="118"/>
    </w:p>
    <w:p w14:paraId="03EE179C" w14:textId="178EB197"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 Uns terão influenciado o produto final de forma mais leviana, outros de forma mais explícita, mas todos acabaram por contribuir e por me encaminhar para o</w:t>
      </w:r>
      <w:r w:rsidR="009D5911" w:rsidRPr="0050469D">
        <w:t xml:space="preserve"> que</w:t>
      </w:r>
      <w:r w:rsidR="006D6D0D" w:rsidRPr="0050469D">
        <w:t xml:space="preserve"> será descrito neste capítulo.</w:t>
      </w:r>
    </w:p>
    <w:p w14:paraId="6AF7B043" w14:textId="2A0F4DE1" w:rsidR="00C33135" w:rsidRDefault="002A0844" w:rsidP="00280B1C">
      <w:r w:rsidRPr="0050469D">
        <w:t xml:space="preserve">Posto isto, antes de avançar para o sistema propriamente dito convém referenciar um ponto importante referente ao equipamento. </w:t>
      </w:r>
      <w:r w:rsidR="00CF3AB5" w:rsidRPr="0050469D">
        <w:t xml:space="preserve">A estrutura física do </w:t>
      </w:r>
      <w:r w:rsidRPr="0050469D">
        <w:t>mesmo</w:t>
      </w:r>
      <w:r w:rsidR="00CF3AB5" w:rsidRPr="0050469D">
        <w:t xml:space="preserve"> assenta </w:t>
      </w:r>
      <w:r w:rsidR="00C33135" w:rsidRPr="0050469D">
        <w:t>num esquema de</w:t>
      </w:r>
      <w:r w:rsidR="00CF3AB5" w:rsidRPr="0050469D">
        <w:t xml:space="preserve"> 5 eixos, sendo eles o</w:t>
      </w:r>
      <w:r w:rsidR="00C33135" w:rsidRPr="0050469D">
        <w:t>s</w:t>
      </w:r>
      <w:r w:rsidR="00CF3AB5" w:rsidRPr="0050469D">
        <w:t xml:space="preserve"> eixo</w:t>
      </w:r>
      <w:r w:rsidR="00C33135" w:rsidRPr="0050469D">
        <w:t>s</w:t>
      </w:r>
      <w:r w:rsidR="00CF3AB5" w:rsidRPr="0050469D">
        <w:t xml:space="preserve"> do X,</w:t>
      </w:r>
      <w:r w:rsidR="000440FA" w:rsidRPr="0050469D">
        <w:t xml:space="preserve"> Y e Z para movimentação d</w:t>
      </w:r>
      <w:r w:rsidR="00C33135" w:rsidRPr="0050469D">
        <w:t>a</w:t>
      </w:r>
      <w:r w:rsidR="000440FA" w:rsidRPr="0050469D">
        <w:t xml:space="preserve"> </w:t>
      </w:r>
      <w:r w:rsidR="00C33135" w:rsidRPr="0050469D">
        <w:t>cabeça</w:t>
      </w:r>
      <w:r w:rsidR="000440FA" w:rsidRPr="0050469D">
        <w:t xml:space="preserve"> extrusor</w:t>
      </w:r>
      <w:r w:rsidR="00C33135" w:rsidRPr="0050469D">
        <w:t>a</w:t>
      </w:r>
      <w:r w:rsidR="000440FA" w:rsidRPr="0050469D">
        <w:t xml:space="preserve"> e os eixos B e C que estão relacionados com </w:t>
      </w:r>
      <w:r w:rsidR="00E03B32" w:rsidRPr="0050469D">
        <w:t xml:space="preserve">a </w:t>
      </w:r>
      <w:r w:rsidR="00C33135" w:rsidRPr="0050469D">
        <w:t>movimentação d</w:t>
      </w:r>
      <w:r w:rsidR="000440FA" w:rsidRPr="0050469D">
        <w:t xml:space="preserve">o tabuleiro para onde o material é extrudido. O eixo B diz respeito á inclinação do tabuleiro e o eixo C </w:t>
      </w:r>
      <w:r w:rsidR="00E03B32" w:rsidRPr="0050469D">
        <w:t>á</w:t>
      </w:r>
      <w:r w:rsidR="000440FA" w:rsidRPr="0050469D">
        <w:t xml:space="preserve"> rotação do tabuleiro sobre si próprio (ver figura seguinte).</w:t>
      </w:r>
      <w:r w:rsidR="00C33135" w:rsidRPr="0050469D">
        <w:t xml:space="preserve"> Um dos principais desafios de implementação de uma interface que controla </w:t>
      </w:r>
      <w:r w:rsidR="00E03B32" w:rsidRPr="0050469D">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50469D">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09C76D21">
            <wp:extent cx="4844511" cy="422148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5">
                      <a:extLst>
                        <a:ext uri="{28A0092B-C50C-407E-A947-70E740481C1C}">
                          <a14:useLocalDpi xmlns:a14="http://schemas.microsoft.com/office/drawing/2010/main" val="0"/>
                        </a:ext>
                      </a:extLst>
                    </a:blip>
                    <a:stretch>
                      <a:fillRect/>
                    </a:stretch>
                  </pic:blipFill>
                  <pic:spPr>
                    <a:xfrm>
                      <a:off x="0" y="0"/>
                      <a:ext cx="4851957" cy="4227969"/>
                    </a:xfrm>
                    <a:prstGeom prst="rect">
                      <a:avLst/>
                    </a:prstGeom>
                  </pic:spPr>
                </pic:pic>
              </a:graphicData>
            </a:graphic>
          </wp:inline>
        </w:drawing>
      </w:r>
    </w:p>
    <w:p w14:paraId="304301AF" w14:textId="626DE64B" w:rsidR="000440FA" w:rsidRDefault="00C33135" w:rsidP="00C33135">
      <w:pPr>
        <w:pStyle w:val="Legenda"/>
        <w:jc w:val="center"/>
      </w:pPr>
      <w:bookmarkStart w:id="119" w:name="_Toc511124813"/>
      <w:r>
        <w:t xml:space="preserve">Figura </w:t>
      </w:r>
      <w:fldSimple w:instr=" SEQ Figura \* ARABIC ">
        <w:r w:rsidR="006F713A">
          <w:rPr>
            <w:noProof/>
          </w:rPr>
          <w:t>52</w:t>
        </w:r>
      </w:fldSimple>
      <w:r>
        <w:t xml:space="preserve"> - Esquema de eixos do equipamento</w:t>
      </w:r>
      <w:bookmarkEnd w:id="119"/>
    </w:p>
    <w:p w14:paraId="6C82002D" w14:textId="77777777" w:rsidR="00F82D5A" w:rsidRDefault="00F82D5A" w:rsidP="00280B1C"/>
    <w:p w14:paraId="61F4C1BF" w14:textId="6B86E1A2" w:rsidR="00D8089A" w:rsidRDefault="0081428B" w:rsidP="00280B1C">
      <w:r w:rsidRPr="0050469D">
        <w:t xml:space="preserve">O sistema desenvolvido é </w:t>
      </w:r>
      <w:r w:rsidR="001349AC" w:rsidRPr="0050469D">
        <w:t>disponibilizado</w:t>
      </w:r>
      <w:r w:rsidRPr="0050469D">
        <w:t xml:space="preserve"> </w:t>
      </w:r>
      <w:r w:rsidR="0049374B" w:rsidRPr="0050469D">
        <w:t>a</w:t>
      </w:r>
      <w:r w:rsidRPr="0050469D">
        <w:t>o utilizador através de uma interface web,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com recurso á tecnologia</w:t>
      </w:r>
      <w:r w:rsidRPr="0050469D">
        <w:t xml:space="preserve"> NodeJS (ver </w:t>
      </w:r>
      <w:r w:rsidR="00FE3E3A" w:rsidRPr="0050469D">
        <w:t xml:space="preserve">capítulo </w:t>
      </w:r>
      <w:r w:rsidRPr="0050469D">
        <w:t>4.2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ectados á solução de automação Twincat.</w:t>
      </w:r>
    </w:p>
    <w:p w14:paraId="509E3974" w14:textId="77777777" w:rsidR="002A0844" w:rsidRDefault="002A0844">
      <w:r>
        <w:br w:type="page"/>
      </w:r>
    </w:p>
    <w:p w14:paraId="5863A22D" w14:textId="5C5554AC" w:rsidR="00D8089A" w:rsidRDefault="0081428B" w:rsidP="00ED1019">
      <w:r w:rsidRPr="0050469D">
        <w:lastRenderedPageBreak/>
        <w:t>Assim, o</w:t>
      </w:r>
      <w:r w:rsidR="00DB464B" w:rsidRPr="0050469D">
        <w:t xml:space="preserve"> ecrã inicial disponibilizado ao utilizador é o </w:t>
      </w:r>
      <w:r w:rsidR="009C086E" w:rsidRPr="0050469D">
        <w:t>da figura abaixo</w:t>
      </w:r>
      <w:r w:rsidR="00DB464B" w:rsidRPr="0050469D">
        <w:t>:</w:t>
      </w:r>
    </w:p>
    <w:p w14:paraId="048710BB" w14:textId="083CF1FB" w:rsidR="00E6103A" w:rsidRDefault="00E6103A" w:rsidP="002F2985">
      <w:pPr>
        <w:keepNext/>
        <w:jc w:val="center"/>
      </w:pPr>
      <w:r>
        <w:rPr>
          <w:noProof/>
          <w:lang w:eastAsia="pt-PT"/>
        </w:rPr>
        <w:drawing>
          <wp:inline distT="0" distB="0" distL="0" distR="0" wp14:anchorId="6F7FBAA5" wp14:editId="307C2F7E">
            <wp:extent cx="5951654" cy="3346171"/>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6">
                      <a:extLst>
                        <a:ext uri="{28A0092B-C50C-407E-A947-70E740481C1C}">
                          <a14:useLocalDpi xmlns:a14="http://schemas.microsoft.com/office/drawing/2010/main" val="0"/>
                        </a:ext>
                      </a:extLst>
                    </a:blip>
                    <a:stretch>
                      <a:fillRect/>
                    </a:stretch>
                  </pic:blipFill>
                  <pic:spPr>
                    <a:xfrm>
                      <a:off x="0" y="0"/>
                      <a:ext cx="5951654" cy="3346171"/>
                    </a:xfrm>
                    <a:prstGeom prst="rect">
                      <a:avLst/>
                    </a:prstGeom>
                  </pic:spPr>
                </pic:pic>
              </a:graphicData>
            </a:graphic>
          </wp:inline>
        </w:drawing>
      </w:r>
    </w:p>
    <w:p w14:paraId="3FA8432E" w14:textId="1F44E5D8" w:rsidR="00E6103A" w:rsidRDefault="00E6103A" w:rsidP="00E6103A">
      <w:pPr>
        <w:pStyle w:val="Legenda"/>
        <w:jc w:val="center"/>
      </w:pPr>
      <w:bookmarkStart w:id="120" w:name="_Toc511124814"/>
      <w:r>
        <w:t xml:space="preserve">Figura </w:t>
      </w:r>
      <w:fldSimple w:instr=" SEQ Figura \* ARABIC ">
        <w:r w:rsidR="006F713A">
          <w:rPr>
            <w:noProof/>
          </w:rPr>
          <w:t>53</w:t>
        </w:r>
      </w:fldSimple>
      <w:r>
        <w:t xml:space="preserve"> - Ecrã Inicial</w:t>
      </w:r>
      <w:bookmarkEnd w:id="120"/>
    </w:p>
    <w:p w14:paraId="676B168B" w14:textId="77777777"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502B068B"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CA7C38" w:rsidRPr="0050469D">
        <w:t xml:space="preserve"> Nas duas figuras s</w:t>
      </w:r>
      <w:r w:rsidR="00334B4B" w:rsidRPr="0050469D">
        <w:t>eguintes 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7">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567635FA" w:rsidR="000D3764" w:rsidRDefault="000D3764" w:rsidP="000D3764">
      <w:pPr>
        <w:pStyle w:val="Legenda"/>
        <w:jc w:val="center"/>
      </w:pPr>
      <w:bookmarkStart w:id="121" w:name="_Toc511124815"/>
      <w:r>
        <w:t xml:space="preserve">Figura </w:t>
      </w:r>
      <w:fldSimple w:instr=" SEQ Figura \* ARABIC ">
        <w:r w:rsidR="006F713A">
          <w:rPr>
            <w:noProof/>
          </w:rPr>
          <w:t>54</w:t>
        </w:r>
      </w:fldSimple>
      <w:r>
        <w:t xml:space="preserve"> - Eixos B e C</w:t>
      </w:r>
      <w:bookmarkEnd w:id="121"/>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8">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07AD0E2C" w:rsidR="000D3764" w:rsidRDefault="000D3764" w:rsidP="000D3764">
      <w:pPr>
        <w:pStyle w:val="Legenda"/>
        <w:jc w:val="center"/>
      </w:pPr>
      <w:bookmarkStart w:id="122" w:name="_Toc511124816"/>
      <w:r>
        <w:t xml:space="preserve">Figura </w:t>
      </w:r>
      <w:fldSimple w:instr=" SEQ Figura \* ARABIC ">
        <w:r w:rsidR="006F713A">
          <w:rPr>
            <w:noProof/>
          </w:rPr>
          <w:t>55</w:t>
        </w:r>
      </w:fldSimple>
      <w:r>
        <w:t xml:space="preserve"> - Eixos B e C</w:t>
      </w:r>
      <w:bookmarkEnd w:id="122"/>
    </w:p>
    <w:p w14:paraId="2FBB4762" w14:textId="49039B38" w:rsidR="002D21F5" w:rsidRDefault="002D21F5" w:rsidP="00280B1C"/>
    <w:p w14:paraId="2A66901B" w14:textId="612C2A24" w:rsidR="00503263" w:rsidRDefault="00503263" w:rsidP="00280B1C">
      <w:r w:rsidRPr="0050469D">
        <w:t>Em relação á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 figura seguinte)</w:t>
      </w:r>
      <w:r w:rsidRPr="0050469D">
        <w:t xml:space="preserve">. Estes intervalos de valores representam os valores ideais para temperaturas de uma forma genérica (pode haver exceções consoante o objeto a imprimir), assim como os máximos e mínimos, e permite ao utilizador mais rapidamente identificar anomalias em relação </w:t>
      </w:r>
      <w:r w:rsidR="00B4019D" w:rsidRPr="0050469D">
        <w:t xml:space="preserve">ás </w:t>
      </w:r>
      <w:r w:rsidRPr="0050469D">
        <w:t>temperaturas.</w:t>
      </w:r>
    </w:p>
    <w:p w14:paraId="6C7351E3" w14:textId="77777777" w:rsidR="002438DF" w:rsidRDefault="002438DF" w:rsidP="00C429A7">
      <w:pPr>
        <w:keepNext/>
        <w:jc w:val="center"/>
      </w:pPr>
      <w:r>
        <w:rPr>
          <w:noProof/>
          <w:lang w:eastAsia="pt-PT"/>
        </w:rPr>
        <w:drawing>
          <wp:inline distT="0" distB="0" distL="0" distR="0" wp14:anchorId="5C844781" wp14:editId="7BB7599B">
            <wp:extent cx="5242560" cy="206851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9">
                      <a:extLst>
                        <a:ext uri="{28A0092B-C50C-407E-A947-70E740481C1C}">
                          <a14:useLocalDpi xmlns:a14="http://schemas.microsoft.com/office/drawing/2010/main" val="0"/>
                        </a:ext>
                      </a:extLst>
                    </a:blip>
                    <a:stretch>
                      <a:fillRect/>
                    </a:stretch>
                  </pic:blipFill>
                  <pic:spPr>
                    <a:xfrm>
                      <a:off x="0" y="0"/>
                      <a:ext cx="5263293" cy="2076697"/>
                    </a:xfrm>
                    <a:prstGeom prst="rect">
                      <a:avLst/>
                    </a:prstGeom>
                  </pic:spPr>
                </pic:pic>
              </a:graphicData>
            </a:graphic>
          </wp:inline>
        </w:drawing>
      </w:r>
    </w:p>
    <w:p w14:paraId="76598064" w14:textId="18DD6F47" w:rsidR="002438DF" w:rsidRDefault="002438DF" w:rsidP="002438DF">
      <w:pPr>
        <w:pStyle w:val="Legenda"/>
        <w:jc w:val="center"/>
      </w:pPr>
      <w:bookmarkStart w:id="123" w:name="_Toc511124817"/>
      <w:r>
        <w:t xml:space="preserve">Figura </w:t>
      </w:r>
      <w:fldSimple w:instr=" SEQ Figura \* ARABIC ">
        <w:r w:rsidR="006F713A">
          <w:rPr>
            <w:noProof/>
          </w:rPr>
          <w:t>56</w:t>
        </w:r>
      </w:fldSimple>
      <w:r>
        <w:t xml:space="preserve"> - Visualização das temperaturas na HMI</w:t>
      </w:r>
      <w:bookmarkEnd w:id="123"/>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6560F11E" w:rsidR="002D21F5" w:rsidRDefault="0063785B" w:rsidP="002D21F5">
      <w:r w:rsidRPr="0050469D">
        <w:lastRenderedPageBreak/>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canvas no </w:t>
      </w:r>
      <w:r w:rsidR="002D21F5" w:rsidRPr="0050469D">
        <w:rPr>
          <w:i/>
        </w:rPr>
        <w:t xml:space="preserve">browser </w:t>
      </w:r>
      <w:r w:rsidR="002D21F5" w:rsidRPr="0050469D">
        <w:t>(ver figuras seguintes).</w:t>
      </w:r>
    </w:p>
    <w:p w14:paraId="5FA59D34" w14:textId="77777777" w:rsidR="002D21F5" w:rsidRDefault="002D21F5" w:rsidP="002D21F5">
      <w:pPr>
        <w:keepNext/>
      </w:pPr>
      <w:r>
        <w:rPr>
          <w:noProof/>
          <w:lang w:eastAsia="pt-PT"/>
        </w:rPr>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7520321D" w:rsidR="002D21F5" w:rsidRDefault="002D21F5" w:rsidP="002D21F5">
      <w:pPr>
        <w:pStyle w:val="Legenda"/>
        <w:jc w:val="center"/>
      </w:pPr>
      <w:bookmarkStart w:id="124" w:name="_Toc511124818"/>
      <w:r>
        <w:t xml:space="preserve">Figura </w:t>
      </w:r>
      <w:fldSimple w:instr=" SEQ Figura \* ARABIC ">
        <w:r w:rsidR="006F713A">
          <w:rPr>
            <w:noProof/>
          </w:rPr>
          <w:t>58</w:t>
        </w:r>
      </w:fldSimple>
      <w:r>
        <w:t xml:space="preserve"> - Visualização do objeto em 3D</w:t>
      </w:r>
      <w:bookmarkEnd w:id="124"/>
    </w:p>
    <w:p w14:paraId="0827749A" w14:textId="77777777" w:rsidR="002D21F5" w:rsidRDefault="002D21F5" w:rsidP="002D21F5"/>
    <w:p w14:paraId="6CB0F11D" w14:textId="77777777" w:rsidR="002D21F5" w:rsidRDefault="002D21F5" w:rsidP="002D21F5">
      <w:pPr>
        <w:keepNext/>
        <w:jc w:val="center"/>
      </w:pPr>
      <w:r>
        <w:rPr>
          <w:noProof/>
          <w:lang w:eastAsia="pt-PT"/>
        </w:rPr>
        <w:lastRenderedPageBreak/>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1C982FE4" w:rsidR="002D21F5" w:rsidRDefault="002D21F5" w:rsidP="002D21F5">
      <w:pPr>
        <w:pStyle w:val="Legenda"/>
        <w:jc w:val="center"/>
      </w:pPr>
      <w:bookmarkStart w:id="125" w:name="_Toc511124819"/>
      <w:r>
        <w:t xml:space="preserve">Figura </w:t>
      </w:r>
      <w:fldSimple w:instr=" SEQ Figura \* ARABIC ">
        <w:r w:rsidR="006F713A">
          <w:rPr>
            <w:noProof/>
          </w:rPr>
          <w:t>59</w:t>
        </w:r>
      </w:fldSimple>
      <w:r>
        <w:t xml:space="preserve"> - </w:t>
      </w:r>
      <w:r w:rsidRPr="004C31BE">
        <w:t>Visualização do objeto em 3D</w:t>
      </w:r>
      <w:bookmarkEnd w:id="125"/>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38C2E3C6">
            <wp:extent cx="5680960" cy="3193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2">
                      <a:extLst>
                        <a:ext uri="{28A0092B-C50C-407E-A947-70E740481C1C}">
                          <a14:useLocalDpi xmlns:a14="http://schemas.microsoft.com/office/drawing/2010/main" val="0"/>
                        </a:ext>
                      </a:extLst>
                    </a:blip>
                    <a:stretch>
                      <a:fillRect/>
                    </a:stretch>
                  </pic:blipFill>
                  <pic:spPr>
                    <a:xfrm>
                      <a:off x="0" y="0"/>
                      <a:ext cx="5680960" cy="3193981"/>
                    </a:xfrm>
                    <a:prstGeom prst="rect">
                      <a:avLst/>
                    </a:prstGeom>
                  </pic:spPr>
                </pic:pic>
              </a:graphicData>
            </a:graphic>
          </wp:inline>
        </w:drawing>
      </w:r>
    </w:p>
    <w:p w14:paraId="385DC6E4" w14:textId="4E335880" w:rsidR="006D6D0D" w:rsidRPr="006D6D0D" w:rsidRDefault="0063785B" w:rsidP="006D6D0D">
      <w:pPr>
        <w:pStyle w:val="Legenda"/>
        <w:jc w:val="center"/>
      </w:pPr>
      <w:bookmarkStart w:id="126" w:name="_Toc511124820"/>
      <w:r>
        <w:t xml:space="preserve">Figura </w:t>
      </w:r>
      <w:fldSimple w:instr=" SEQ Figura \* ARABIC ">
        <w:r w:rsidR="006F713A">
          <w:rPr>
            <w:noProof/>
          </w:rPr>
          <w:t>60</w:t>
        </w:r>
      </w:fldSimple>
      <w:r>
        <w:t xml:space="preserve"> - Modo de operação Automático</w:t>
      </w:r>
      <w:bookmarkEnd w:id="126"/>
    </w:p>
    <w:p w14:paraId="5053D607" w14:textId="77777777" w:rsidR="000B124F" w:rsidRDefault="000B124F" w:rsidP="00280B1C"/>
    <w:p w14:paraId="4943AC48" w14:textId="53EE2B53" w:rsidR="005B7277" w:rsidRDefault="0063785B" w:rsidP="00280B1C">
      <w:r w:rsidRPr="0050469D">
        <w:lastRenderedPageBreak/>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7202F556">
            <wp:extent cx="5745480" cy="32302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3">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300F906" w14:textId="52D5CC0C" w:rsidR="003C18DE" w:rsidRDefault="003C18DE" w:rsidP="003C18DE">
      <w:pPr>
        <w:pStyle w:val="Legenda"/>
        <w:jc w:val="center"/>
      </w:pPr>
      <w:bookmarkStart w:id="127" w:name="_Toc511124821"/>
      <w:r>
        <w:t xml:space="preserve">Figura </w:t>
      </w:r>
      <w:fldSimple w:instr=" SEQ Figura \* ARABIC ">
        <w:r w:rsidR="006F713A">
          <w:rPr>
            <w:noProof/>
          </w:rPr>
          <w:t>61</w:t>
        </w:r>
      </w:fldSimple>
      <w:r>
        <w:t xml:space="preserve"> - Modo de Operação Manual</w:t>
      </w:r>
      <w:bookmarkEnd w:id="127"/>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4D546E27">
            <wp:extent cx="5745480" cy="3230255"/>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4">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72129641" w14:textId="53B66EC8" w:rsidR="003C18DE" w:rsidRDefault="003C18DE" w:rsidP="003C18DE">
      <w:pPr>
        <w:pStyle w:val="Legenda"/>
        <w:jc w:val="center"/>
      </w:pPr>
      <w:bookmarkStart w:id="128" w:name="_Toc511124822"/>
      <w:r>
        <w:t xml:space="preserve">Figura </w:t>
      </w:r>
      <w:fldSimple w:instr=" SEQ Figura \* ARABIC ">
        <w:r w:rsidR="006F713A">
          <w:rPr>
            <w:noProof/>
          </w:rPr>
          <w:t>62</w:t>
        </w:r>
      </w:fldSimple>
      <w:r>
        <w:t xml:space="preserve"> - Modo de Operação MDI</w:t>
      </w:r>
      <w:bookmarkEnd w:id="128"/>
    </w:p>
    <w:p w14:paraId="61984941" w14:textId="77777777" w:rsidR="003C18DE" w:rsidRDefault="003C18DE" w:rsidP="00874DAC">
      <w:pPr>
        <w:keepNext/>
        <w:jc w:val="center"/>
      </w:pPr>
      <w:r>
        <w:rPr>
          <w:noProof/>
          <w:lang w:eastAsia="pt-PT"/>
        </w:rPr>
        <w:drawing>
          <wp:inline distT="0" distB="0" distL="0" distR="0" wp14:anchorId="6FBA9C6C" wp14:editId="5DAF0A8A">
            <wp:extent cx="5302324" cy="3830320"/>
            <wp:effectExtent l="19050" t="1905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5">
                      <a:extLst>
                        <a:ext uri="{28A0092B-C50C-407E-A947-70E740481C1C}">
                          <a14:useLocalDpi xmlns:a14="http://schemas.microsoft.com/office/drawing/2010/main" val="0"/>
                        </a:ext>
                      </a:extLst>
                    </a:blip>
                    <a:stretch>
                      <a:fillRect/>
                    </a:stretch>
                  </pic:blipFill>
                  <pic:spPr>
                    <a:xfrm>
                      <a:off x="0" y="0"/>
                      <a:ext cx="5302324" cy="3830320"/>
                    </a:xfrm>
                    <a:prstGeom prst="rect">
                      <a:avLst/>
                    </a:prstGeom>
                    <a:ln>
                      <a:solidFill>
                        <a:schemeClr val="tx1"/>
                      </a:solidFill>
                    </a:ln>
                    <a:effectLst/>
                  </pic:spPr>
                </pic:pic>
              </a:graphicData>
            </a:graphic>
          </wp:inline>
        </w:drawing>
      </w:r>
    </w:p>
    <w:p w14:paraId="7A6E5DDD" w14:textId="65BC2896" w:rsidR="003C18DE" w:rsidRPr="003C18DE" w:rsidRDefault="003C18DE" w:rsidP="003C18DE">
      <w:pPr>
        <w:pStyle w:val="Legenda"/>
        <w:jc w:val="center"/>
      </w:pPr>
      <w:bookmarkStart w:id="129" w:name="_Toc511124823"/>
      <w:r>
        <w:t xml:space="preserve">Figura </w:t>
      </w:r>
      <w:fldSimple w:instr=" SEQ Figura \* ARABIC ">
        <w:r w:rsidR="006F713A">
          <w:rPr>
            <w:noProof/>
          </w:rPr>
          <w:t>63</w:t>
        </w:r>
      </w:fldSimple>
      <w:r>
        <w:t xml:space="preserve"> - Teclado virtual para inserção de linha no modo MDI</w:t>
      </w:r>
      <w:bookmarkEnd w:id="129"/>
    </w:p>
    <w:p w14:paraId="1BF04231" w14:textId="6F648C95" w:rsidR="00C26133" w:rsidRDefault="00D51F95" w:rsidP="0063785B">
      <w:r w:rsidRPr="0050469D">
        <w:t>No grupo inferior, o utilizador pode efetuar alterações de parâmetros em tempo real durante a execução do processo de impress</w:t>
      </w:r>
      <w:r w:rsidR="00C26133" w:rsidRPr="0050469D">
        <w:t xml:space="preserve">ão. Estes parâmetros incluem temperaturas da </w:t>
      </w:r>
      <w:r w:rsidR="00C26133" w:rsidRPr="0050469D">
        <w:lastRenderedPageBreak/>
        <w:t>câmara, do tabuleiro, do extrusor, ligar sistemas de aquecimento da câmara, do tabuleiro, do extrusor, ligar insuflação de ar da câmara, alterar velocidades de extrusão do polímero, da fibra, entre outros.</w:t>
      </w:r>
      <w:r w:rsidR="00E37EA4" w:rsidRPr="0050469D">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FC926C8">
            <wp:extent cx="5745480" cy="3230255"/>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6">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273EB99" w14:textId="24949720" w:rsidR="00E37EA4" w:rsidRDefault="00E37EA4" w:rsidP="00E37EA4">
      <w:pPr>
        <w:pStyle w:val="Legenda"/>
        <w:jc w:val="center"/>
      </w:pPr>
      <w:bookmarkStart w:id="130" w:name="_Toc511124824"/>
      <w:r>
        <w:t xml:space="preserve">Figura </w:t>
      </w:r>
      <w:fldSimple w:instr=" SEQ Figura \* ARABIC ">
        <w:r w:rsidR="006F713A">
          <w:rPr>
            <w:noProof/>
          </w:rPr>
          <w:t>64</w:t>
        </w:r>
      </w:fldSimple>
      <w:r>
        <w:t xml:space="preserve"> - Ajuste de Mesa e Iluminação da Câmara</w:t>
      </w:r>
      <w:bookmarkEnd w:id="130"/>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18754B6F">
            <wp:extent cx="5745480" cy="3230255"/>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7">
                      <a:extLst>
                        <a:ext uri="{28A0092B-C50C-407E-A947-70E740481C1C}">
                          <a14:useLocalDpi xmlns:a14="http://schemas.microsoft.com/office/drawing/2010/main" val="0"/>
                        </a:ext>
                      </a:extLst>
                    </a:blip>
                    <a:stretch>
                      <a:fillRect/>
                    </a:stretch>
                  </pic:blipFill>
                  <pic:spPr>
                    <a:xfrm>
                      <a:off x="0" y="0"/>
                      <a:ext cx="5745480" cy="3230255"/>
                    </a:xfrm>
                    <a:prstGeom prst="rect">
                      <a:avLst/>
                    </a:prstGeom>
                  </pic:spPr>
                </pic:pic>
              </a:graphicData>
            </a:graphic>
          </wp:inline>
        </w:drawing>
      </w:r>
    </w:p>
    <w:p w14:paraId="2B4A6D17" w14:textId="17C0FEBD" w:rsidR="00E37EA4" w:rsidRDefault="00E37EA4" w:rsidP="00E37EA4">
      <w:pPr>
        <w:pStyle w:val="Legenda"/>
        <w:jc w:val="center"/>
      </w:pPr>
      <w:bookmarkStart w:id="131" w:name="_Toc511124825"/>
      <w:r>
        <w:t xml:space="preserve">Figura </w:t>
      </w:r>
      <w:fldSimple w:instr=" SEQ Figura \* ARABIC ">
        <w:r w:rsidR="006F713A">
          <w:rPr>
            <w:noProof/>
          </w:rPr>
          <w:t>65</w:t>
        </w:r>
      </w:fldSimple>
      <w:r>
        <w:t xml:space="preserve"> - Desligar partes do equipamento</w:t>
      </w:r>
      <w:bookmarkEnd w:id="131"/>
    </w:p>
    <w:p w14:paraId="1DB9621E" w14:textId="0CE1F8D3" w:rsidR="00E37EA4" w:rsidRDefault="00E37EA4" w:rsidP="00E37EA4"/>
    <w:p w14:paraId="4429088C" w14:textId="1801124D"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50469D">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496DE912">
            <wp:extent cx="5745480" cy="310463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C8839A2" w14:textId="21119BA4" w:rsidR="002A0844" w:rsidRDefault="002A0844" w:rsidP="002A0844">
      <w:pPr>
        <w:pStyle w:val="Legenda"/>
        <w:jc w:val="center"/>
      </w:pPr>
      <w:bookmarkStart w:id="132" w:name="_Toc511124826"/>
      <w:r>
        <w:t xml:space="preserve">Figura </w:t>
      </w:r>
      <w:fldSimple w:instr=" SEQ Figura \* ARABIC ">
        <w:r w:rsidR="006F713A">
          <w:rPr>
            <w:noProof/>
          </w:rPr>
          <w:t>66</w:t>
        </w:r>
      </w:fldSimple>
      <w:r>
        <w:t xml:space="preserve"> - HMI: tabela de execuções</w:t>
      </w:r>
      <w:bookmarkEnd w:id="132"/>
    </w:p>
    <w:p w14:paraId="5DF224FD" w14:textId="77777777" w:rsidR="00880019" w:rsidRDefault="00880019" w:rsidP="002A0844">
      <w:pPr>
        <w:rPr>
          <w:highlight w:val="yellow"/>
        </w:rPr>
      </w:pPr>
    </w:p>
    <w:p w14:paraId="7117D71D" w14:textId="7A3BA9E8"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2508C287">
            <wp:extent cx="5745480" cy="310463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5480" cy="3104635"/>
                    </a:xfrm>
                    <a:prstGeom prst="rect">
                      <a:avLst/>
                    </a:prstGeom>
                  </pic:spPr>
                </pic:pic>
              </a:graphicData>
            </a:graphic>
          </wp:inline>
        </w:drawing>
      </w:r>
    </w:p>
    <w:p w14:paraId="562683C8" w14:textId="69D00CF8" w:rsidR="002A0844" w:rsidRPr="00C26133" w:rsidRDefault="002A0844" w:rsidP="002A0844">
      <w:pPr>
        <w:pStyle w:val="Legenda"/>
        <w:jc w:val="center"/>
      </w:pPr>
      <w:bookmarkStart w:id="133" w:name="_Toc511124827"/>
      <w:r>
        <w:t xml:space="preserve">Figura </w:t>
      </w:r>
      <w:fldSimple w:instr=" SEQ Figura \* ARABIC ">
        <w:r w:rsidR="006F713A">
          <w:rPr>
            <w:noProof/>
          </w:rPr>
          <w:t>67</w:t>
        </w:r>
      </w:fldSimple>
      <w:r>
        <w:t xml:space="preserve"> - HMI: temperaturas de uma execução</w:t>
      </w:r>
      <w:bookmarkEnd w:id="133"/>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34" w:name="_Toc511124567"/>
      <w:r>
        <w:lastRenderedPageBreak/>
        <w:t>4.</w:t>
      </w:r>
      <w:r w:rsidR="00E95509">
        <w:t>5</w:t>
      </w:r>
      <w:r>
        <w:t xml:space="preserve"> Resultados Obtidos</w:t>
      </w:r>
      <w:bookmarkEnd w:id="134"/>
    </w:p>
    <w:p w14:paraId="2AD0857B" w14:textId="7897FEAF" w:rsidR="009F0F85" w:rsidRPr="0050469D" w:rsidRDefault="00F5389E" w:rsidP="00F5389E">
      <w:r w:rsidRPr="0050469D">
        <w:t>Este capítulo</w:t>
      </w:r>
      <w:r w:rsidR="007A58D0" w:rsidRPr="0050469D">
        <w:t xml:space="preserve"> marca o culminar </w:t>
      </w:r>
      <w:r w:rsidR="009F0F85" w:rsidRPr="0050469D">
        <w:t>do</w:t>
      </w:r>
      <w:r w:rsidRPr="0050469D">
        <w:t xml:space="preserve"> projeto no âmbito do Mestrado em Engenharia de Software</w:t>
      </w:r>
      <w:r w:rsidR="005F7AA4" w:rsidRPr="0050469D">
        <w:t xml:space="preserve"> e 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F7AA4" w:rsidRPr="0050469D">
        <w:t>projeto</w:t>
      </w:r>
      <w:r w:rsidR="007A58D0" w:rsidRPr="0050469D">
        <w:t xml:space="preserve"> e ainda estabele</w:t>
      </w:r>
      <w:r w:rsidR="005F7AA4" w:rsidRPr="0050469D">
        <w:t xml:space="preserve">cer termos de comparação com </w:t>
      </w:r>
      <w:r w:rsidR="007A58D0" w:rsidRPr="0050469D">
        <w:t>objeti</w:t>
      </w:r>
      <w:r w:rsidR="005F7AA4" w:rsidRPr="0050469D">
        <w:t xml:space="preserve">vos definidos, assim como com </w:t>
      </w:r>
      <w:r w:rsidR="007A58D0" w:rsidRPr="0050469D">
        <w:t xml:space="preserve">requisitos levantados </w:t>
      </w:r>
      <w:r w:rsidR="005F7AA4" w:rsidRPr="0050469D">
        <w:t>em cooperação com</w:t>
      </w:r>
      <w:r w:rsidR="007A58D0" w:rsidRPr="0050469D">
        <w:t xml:space="preserve"> os potenciais utilizadores.</w:t>
      </w:r>
    </w:p>
    <w:p w14:paraId="46B5261B" w14:textId="1BE8B338" w:rsidR="00946D12" w:rsidRPr="0050469D" w:rsidRDefault="007A58D0" w:rsidP="00F5389E">
      <w:r w:rsidRPr="0050469D">
        <w:t xml:space="preserve">O sistema desenvolvido consiste fundamentalmente numa interface web suportada por uma camada de </w:t>
      </w:r>
      <w:r w:rsidRPr="0050469D">
        <w:rPr>
          <w:i/>
        </w:rPr>
        <w:t>backend</w:t>
      </w:r>
      <w:r w:rsidRPr="0050469D">
        <w:t xml:space="preserve"> que por sua vez estabelece e gere a comunicação com a camada de automaç</w:t>
      </w:r>
      <w:r w:rsidR="009A5C93" w:rsidRPr="0050469D">
        <w:t>ão, e como tal, tornou-se essencial pa</w:t>
      </w:r>
      <w:r w:rsidR="009D49EC" w:rsidRPr="0050469D">
        <w:t>ra fechar o ciclo deste projeto</w:t>
      </w:r>
      <w:r w:rsidR="009A5C93" w:rsidRPr="0050469D">
        <w:t xml:space="preserve"> realizar</w:t>
      </w:r>
      <w:r w:rsidR="001E6F9F" w:rsidRPr="0050469D">
        <w:t xml:space="preserve"> teste</w:t>
      </w:r>
      <w:r w:rsidR="00946D12" w:rsidRPr="0050469D">
        <w:t>s</w:t>
      </w:r>
      <w:r w:rsidR="001E6F9F" w:rsidRPr="0050469D">
        <w:t xml:space="preserve"> </w:t>
      </w:r>
      <w:r w:rsidR="00946D12" w:rsidRPr="0050469D">
        <w:t>á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upload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253022D8" w:rsidR="007B5DA1" w:rsidRPr="0050469D" w:rsidRDefault="007B5DA1" w:rsidP="00F5389E">
      <w:r w:rsidRPr="0050469D">
        <w:t>Em relação aos sub-objetivos traçados para o projeto,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lastRenderedPageBreak/>
        <w:t>Monitorização de parâmetros em tempo real: posições dos eixos X,Y,Z,B e C e temperaturas da câmara,</w:t>
      </w:r>
      <w:r w:rsidR="0072320F" w:rsidRPr="0050469D">
        <w:t xml:space="preserve"> do tabuleiro, do extrusor, </w:t>
      </w:r>
      <w:r w:rsidRPr="0050469D">
        <w:t>do quadro</w:t>
      </w:r>
      <w:r w:rsidR="0072320F" w:rsidRPr="0050469D">
        <w:t>, da cablagem, do ponto móvel e da água à entrada do chiller</w:t>
      </w:r>
    </w:p>
    <w:p w14:paraId="327D43D0" w14:textId="21769520" w:rsidR="007B5DA1" w:rsidRPr="0050469D" w:rsidRDefault="007B5DA1" w:rsidP="007B5DA1">
      <w:pPr>
        <w:pStyle w:val="PargrafodaLista"/>
        <w:numPr>
          <w:ilvl w:val="0"/>
          <w:numId w:val="13"/>
        </w:numPr>
      </w:pPr>
      <w:r w:rsidRPr="0050469D">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1BB1C6F" w:rsidR="007B5DA1" w:rsidRDefault="00D4421E" w:rsidP="007B5DA1">
      <w:r w:rsidRPr="0050469D">
        <w:t>Já quanto ao levantamento de requisitos efetuado em conjunto com um grupo de potenciais utilizadores, o ponto de situação da HMI é o das duas figuras abaixo.</w:t>
      </w:r>
    </w:p>
    <w:p w14:paraId="73551A95" w14:textId="77777777" w:rsidR="00D4421E" w:rsidRDefault="00D4421E" w:rsidP="00D4421E">
      <w:pPr>
        <w:keepNext/>
      </w:pPr>
      <w:r>
        <w:rPr>
          <w:noProof/>
          <w:lang w:eastAsia="pt-PT"/>
        </w:rPr>
        <w:drawing>
          <wp:inline distT="0" distB="0" distL="0" distR="0" wp14:anchorId="0B0DBC45" wp14:editId="18C87A50">
            <wp:extent cx="5744409" cy="5093193"/>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90">
                      <a:extLst>
                        <a:ext uri="{28A0092B-C50C-407E-A947-70E740481C1C}">
                          <a14:useLocalDpi xmlns:a14="http://schemas.microsoft.com/office/drawing/2010/main" val="0"/>
                        </a:ext>
                      </a:extLst>
                    </a:blip>
                    <a:stretch>
                      <a:fillRect/>
                    </a:stretch>
                  </pic:blipFill>
                  <pic:spPr>
                    <a:xfrm>
                      <a:off x="0" y="0"/>
                      <a:ext cx="5744409" cy="5093193"/>
                    </a:xfrm>
                    <a:prstGeom prst="rect">
                      <a:avLst/>
                    </a:prstGeom>
                  </pic:spPr>
                </pic:pic>
              </a:graphicData>
            </a:graphic>
          </wp:inline>
        </w:drawing>
      </w:r>
    </w:p>
    <w:p w14:paraId="323ECF6D" w14:textId="473AC6EB" w:rsidR="00D4421E" w:rsidRDefault="00D4421E" w:rsidP="00D4421E">
      <w:pPr>
        <w:pStyle w:val="Legenda"/>
        <w:jc w:val="center"/>
      </w:pPr>
      <w:bookmarkStart w:id="135" w:name="_Toc511124828"/>
      <w:r>
        <w:t xml:space="preserve">Figura </w:t>
      </w:r>
      <w:fldSimple w:instr=" SEQ Figura \* ARABIC ">
        <w:r w:rsidR="006F713A">
          <w:rPr>
            <w:noProof/>
          </w:rPr>
          <w:t>68</w:t>
        </w:r>
      </w:fldSimple>
      <w:r>
        <w:t xml:space="preserve"> - Requisitos implementados na HMI</w:t>
      </w:r>
      <w:bookmarkEnd w:id="135"/>
    </w:p>
    <w:p w14:paraId="647DA24A" w14:textId="77F63EDD" w:rsidR="00D4421E" w:rsidRDefault="00D4421E" w:rsidP="007B5DA1"/>
    <w:p w14:paraId="5E0E90C0" w14:textId="77777777" w:rsidR="00D4421E" w:rsidRDefault="00D4421E" w:rsidP="00D4421E">
      <w:pPr>
        <w:keepNext/>
      </w:pPr>
      <w:r>
        <w:rPr>
          <w:noProof/>
          <w:lang w:eastAsia="pt-PT"/>
        </w:rPr>
        <w:drawing>
          <wp:inline distT="0" distB="0" distL="0" distR="0" wp14:anchorId="484ECA40" wp14:editId="1E6A75FB">
            <wp:extent cx="5745480" cy="2769897"/>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91">
                      <a:extLst>
                        <a:ext uri="{28A0092B-C50C-407E-A947-70E740481C1C}">
                          <a14:useLocalDpi xmlns:a14="http://schemas.microsoft.com/office/drawing/2010/main" val="0"/>
                        </a:ext>
                      </a:extLst>
                    </a:blip>
                    <a:stretch>
                      <a:fillRect/>
                    </a:stretch>
                  </pic:blipFill>
                  <pic:spPr>
                    <a:xfrm>
                      <a:off x="0" y="0"/>
                      <a:ext cx="5745480" cy="2769897"/>
                    </a:xfrm>
                    <a:prstGeom prst="rect">
                      <a:avLst/>
                    </a:prstGeom>
                  </pic:spPr>
                </pic:pic>
              </a:graphicData>
            </a:graphic>
          </wp:inline>
        </w:drawing>
      </w:r>
    </w:p>
    <w:p w14:paraId="3CD6961A" w14:textId="2BCADF8C" w:rsidR="00D4421E" w:rsidRDefault="00D4421E" w:rsidP="00D4421E">
      <w:pPr>
        <w:pStyle w:val="Legenda"/>
        <w:jc w:val="center"/>
      </w:pPr>
      <w:bookmarkStart w:id="136" w:name="_Toc511124829"/>
      <w:r>
        <w:t xml:space="preserve">Figura </w:t>
      </w:r>
      <w:fldSimple w:instr=" SEQ Figura \* ARABIC ">
        <w:r w:rsidR="006F713A">
          <w:rPr>
            <w:noProof/>
          </w:rPr>
          <w:t>69</w:t>
        </w:r>
      </w:fldSimple>
      <w:r>
        <w:t xml:space="preserve"> - Requisitos implementados na HMI</w:t>
      </w:r>
      <w:bookmarkEnd w:id="136"/>
    </w:p>
    <w:p w14:paraId="6CCE7AF8" w14:textId="1AE8D492" w:rsidR="00D4421E" w:rsidRDefault="00D4421E" w:rsidP="00D4421E"/>
    <w:p w14:paraId="712FA77F" w14:textId="176FDD7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ver imagem seguinte) e</w:t>
      </w:r>
      <w:r w:rsidR="006E797B" w:rsidRPr="0050469D">
        <w:t xml:space="preserve"> o</w:t>
      </w:r>
      <w:r w:rsidR="00261292" w:rsidRPr="0050469D">
        <w:t xml:space="preserve"> respetivo código G foi gerado pelo utilizador num software próprio para a geração de c</w:t>
      </w:r>
      <w:r w:rsidR="006E797B" w:rsidRPr="0050469D">
        <w:t>ódigo G a partir de imagens 3D (http://slic3r.org/).</w:t>
      </w:r>
    </w:p>
    <w:p w14:paraId="524E3181" w14:textId="77777777" w:rsidR="00396087" w:rsidRDefault="00396087" w:rsidP="00396087">
      <w:pPr>
        <w:keepNext/>
      </w:pPr>
      <w:r>
        <w:rPr>
          <w:noProof/>
          <w:lang w:eastAsia="pt-PT"/>
        </w:rPr>
        <w:lastRenderedPageBreak/>
        <w:drawing>
          <wp:inline distT="0" distB="0" distL="0" distR="0" wp14:anchorId="1E014125" wp14:editId="2EABE2CE">
            <wp:extent cx="5748046" cy="42672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2">
                      <a:extLst>
                        <a:ext uri="{28A0092B-C50C-407E-A947-70E740481C1C}">
                          <a14:useLocalDpi xmlns:a14="http://schemas.microsoft.com/office/drawing/2010/main" val="0"/>
                        </a:ext>
                      </a:extLst>
                    </a:blip>
                    <a:stretch>
                      <a:fillRect/>
                    </a:stretch>
                  </pic:blipFill>
                  <pic:spPr>
                    <a:xfrm>
                      <a:off x="0" y="0"/>
                      <a:ext cx="5754894" cy="4272284"/>
                    </a:xfrm>
                    <a:prstGeom prst="rect">
                      <a:avLst/>
                    </a:prstGeom>
                  </pic:spPr>
                </pic:pic>
              </a:graphicData>
            </a:graphic>
          </wp:inline>
        </w:drawing>
      </w:r>
    </w:p>
    <w:p w14:paraId="50CD3759" w14:textId="29C4C1EA" w:rsidR="00396087" w:rsidRDefault="00396087" w:rsidP="00396087">
      <w:pPr>
        <w:pStyle w:val="Legenda"/>
        <w:jc w:val="center"/>
      </w:pPr>
      <w:bookmarkStart w:id="137" w:name="_Toc511124830"/>
      <w:r>
        <w:t xml:space="preserve">Figura </w:t>
      </w:r>
      <w:fldSimple w:instr=" SEQ Figura \* ARABIC ">
        <w:r w:rsidR="006F713A">
          <w:rPr>
            <w:noProof/>
          </w:rPr>
          <w:t>70</w:t>
        </w:r>
      </w:fldSimple>
      <w:r>
        <w:t xml:space="preserve"> - Imagem 3D da peça gerada </w:t>
      </w:r>
      <w:r w:rsidR="004B050F">
        <w:t>no</w:t>
      </w:r>
      <w:r>
        <w:t xml:space="preserve"> software</w:t>
      </w:r>
      <w:r w:rsidR="009B6F2D">
        <w:t xml:space="preserve"> gerador de código G (http://slic3r.org)</w:t>
      </w:r>
      <w:bookmarkEnd w:id="137"/>
    </w:p>
    <w:p w14:paraId="3B13B006" w14:textId="62D0FA81" w:rsidR="00396087" w:rsidRDefault="00396087" w:rsidP="00D4421E"/>
    <w:p w14:paraId="062711CA" w14:textId="08B6592C" w:rsidR="004B050F" w:rsidRPr="0050469D" w:rsidRDefault="004B050F" w:rsidP="00D4421E">
      <w:r w:rsidRPr="0050469D">
        <w:t xml:space="preserve">Os passos necessários para a impressão da peça através da HMI eram simples, sendo que a partir do momento em que a HMI disponibiliza o estado do equipamento como “ON” é </w:t>
      </w:r>
      <w:r w:rsidR="009A3DF0" w:rsidRPr="0050469D">
        <w:t>sinal que</w:t>
      </w:r>
      <w:r w:rsidRPr="0050469D">
        <w:t xml:space="preserve"> tem a ligação com a solução de automação corretamente estabelecida, e </w:t>
      </w:r>
      <w:r w:rsidR="00381062" w:rsidRPr="0050469D">
        <w:t xml:space="preserve">a </w:t>
      </w:r>
      <w:r w:rsidRPr="0050469D">
        <w:t xml:space="preserve">partir desse momento bastou ao utilizador </w:t>
      </w:r>
      <w:r w:rsidR="00381062" w:rsidRPr="0050469D">
        <w:t>selecionar</w:t>
      </w:r>
      <w:r w:rsidRPr="0050469D">
        <w:t xml:space="preserve"> a tab “Automático”, seguido de “Escolher Ficheiro” que abr</w:t>
      </w:r>
      <w:r w:rsidR="005C21F3" w:rsidRPr="0050469D">
        <w:t>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04E23114" w:rsidR="005C21F3" w:rsidRPr="00D4421E"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 figura abaixo.</w:t>
      </w:r>
    </w:p>
    <w:p w14:paraId="056D5487" w14:textId="77777777" w:rsidR="00361C67" w:rsidRDefault="00361C67" w:rsidP="00361C67">
      <w:pPr>
        <w:keepNext/>
      </w:pPr>
      <w:r>
        <w:rPr>
          <w:noProof/>
          <w:lang w:eastAsia="pt-PT"/>
        </w:rPr>
        <w:lastRenderedPageBreak/>
        <w:drawing>
          <wp:inline distT="0" distB="0" distL="0" distR="0" wp14:anchorId="7D1E2CEA" wp14:editId="460ADFE0">
            <wp:extent cx="5745480" cy="323215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89EA828" w14:textId="5952B195" w:rsidR="003934C2" w:rsidRDefault="00361C67" w:rsidP="00361C67">
      <w:pPr>
        <w:pStyle w:val="Legenda"/>
        <w:jc w:val="center"/>
      </w:pPr>
      <w:bookmarkStart w:id="138" w:name="_Toc511124831"/>
      <w:r>
        <w:t xml:space="preserve">Figura </w:t>
      </w:r>
      <w:fldSimple w:instr=" SEQ Figura \* ARABIC ">
        <w:r w:rsidR="006F713A">
          <w:rPr>
            <w:noProof/>
          </w:rPr>
          <w:t>71</w:t>
        </w:r>
      </w:fldSimple>
      <w:r>
        <w:t xml:space="preserve"> - HMI a monitorizar impressão</w:t>
      </w:r>
      <w:r w:rsidR="00A54AD0">
        <w:t xml:space="preserve"> da peça</w:t>
      </w:r>
      <w:bookmarkEnd w:id="138"/>
    </w:p>
    <w:p w14:paraId="169DB6FE" w14:textId="08366BD1" w:rsidR="001349AC" w:rsidRDefault="001349AC">
      <w:pPr>
        <w:spacing w:after="200"/>
      </w:pPr>
    </w:p>
    <w:p w14:paraId="2AD2F82F" w14:textId="4CE92166" w:rsidR="00F638D9" w:rsidRDefault="00F638D9">
      <w:pPr>
        <w:spacing w:after="200"/>
      </w:pPr>
      <w:r w:rsidRPr="0050469D">
        <w:t>Na figura abaixo é possível verificar o processo de impressão numa fase ainda inicial, permitindo identificar as primeiras camadas da peça.</w:t>
      </w:r>
    </w:p>
    <w:p w14:paraId="6C892AC3" w14:textId="77777777" w:rsidR="00361C67" w:rsidRDefault="00361C67" w:rsidP="00361C67">
      <w:pPr>
        <w:keepNext/>
        <w:spacing w:after="200"/>
      </w:pPr>
      <w:r>
        <w:rPr>
          <w:noProof/>
          <w:lang w:eastAsia="pt-PT"/>
        </w:rPr>
        <w:drawing>
          <wp:inline distT="0" distB="0" distL="0" distR="0" wp14:anchorId="5ED1C86A" wp14:editId="674C9CCF">
            <wp:extent cx="5745480" cy="323215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1E1A93E" w14:textId="0311A6A7" w:rsidR="00361C67" w:rsidRDefault="00361C67" w:rsidP="00361C67">
      <w:pPr>
        <w:pStyle w:val="Legenda"/>
        <w:jc w:val="center"/>
      </w:pPr>
      <w:bookmarkStart w:id="139" w:name="_Toc511124832"/>
      <w:r>
        <w:t xml:space="preserve">Figura </w:t>
      </w:r>
      <w:fldSimple w:instr=" SEQ Figura \* ARABIC ">
        <w:r w:rsidR="006F713A">
          <w:rPr>
            <w:noProof/>
          </w:rPr>
          <w:t>72</w:t>
        </w:r>
      </w:fldSimple>
      <w:r>
        <w:t xml:space="preserve"> - Primeiras camadas da peça</w:t>
      </w:r>
      <w:bookmarkEnd w:id="139"/>
    </w:p>
    <w:p w14:paraId="0FF445E1" w14:textId="70A95EA8" w:rsidR="00361C67" w:rsidRDefault="00361C67" w:rsidP="00361C67"/>
    <w:p w14:paraId="5A532631" w14:textId="658F9195" w:rsidR="00361C67" w:rsidRDefault="003C359C" w:rsidP="00361C67">
      <w:r w:rsidRPr="0050469D">
        <w:lastRenderedPageBreak/>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 figura abaixo.</w:t>
      </w:r>
    </w:p>
    <w:p w14:paraId="4E47A44C" w14:textId="77777777" w:rsidR="00361C67" w:rsidRDefault="00361C67" w:rsidP="00361C67">
      <w:pPr>
        <w:keepNext/>
      </w:pPr>
      <w:r>
        <w:rPr>
          <w:noProof/>
          <w:lang w:eastAsia="pt-PT"/>
        </w:rPr>
        <w:drawing>
          <wp:inline distT="0" distB="0" distL="0" distR="0" wp14:anchorId="7C0EBB8A" wp14:editId="2B75021F">
            <wp:extent cx="5745480" cy="3231832"/>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7CAB2184" w14:textId="2D021194" w:rsidR="00361C67" w:rsidRDefault="00361C67" w:rsidP="00361C67">
      <w:pPr>
        <w:pStyle w:val="Legenda"/>
        <w:jc w:val="center"/>
      </w:pPr>
      <w:bookmarkStart w:id="140" w:name="_Toc511124833"/>
      <w:r>
        <w:t xml:space="preserve">Figura </w:t>
      </w:r>
      <w:fldSimple w:instr=" SEQ Figura \* ARABIC ">
        <w:r w:rsidR="006F713A">
          <w:rPr>
            <w:noProof/>
          </w:rPr>
          <w:t>73</w:t>
        </w:r>
      </w:fldSimple>
      <w:r>
        <w:t xml:space="preserve"> - Peça finalizada</w:t>
      </w:r>
      <w:bookmarkEnd w:id="140"/>
    </w:p>
    <w:p w14:paraId="780403B3" w14:textId="70B84AD6" w:rsidR="00406AF5" w:rsidRDefault="00406AF5" w:rsidP="00361C67"/>
    <w:p w14:paraId="3AB9CC19" w14:textId="5A1E1C2F" w:rsidR="00406AF5" w:rsidRDefault="00406AF5" w:rsidP="00406AF5">
      <w:r w:rsidRPr="0050469D">
        <w:t>A execução do ficheiro “box.nc” que continha o código G da peça e respetiva impressão da mesma demorou 49 minutos e 44 segundos, decorreu dentro do expectável e o resultado final pode ser visualizado nas figuras abaixo.</w:t>
      </w:r>
      <w:r>
        <w:t xml:space="preserve"> </w:t>
      </w:r>
    </w:p>
    <w:p w14:paraId="6378C676" w14:textId="77777777" w:rsidR="00361C67" w:rsidRDefault="00361C67" w:rsidP="00361C67">
      <w:pPr>
        <w:keepNext/>
      </w:pPr>
      <w:r>
        <w:rPr>
          <w:noProof/>
          <w:lang w:eastAsia="pt-PT"/>
        </w:rPr>
        <w:lastRenderedPageBreak/>
        <w:drawing>
          <wp:inline distT="0" distB="0" distL="0" distR="0" wp14:anchorId="1A800601" wp14:editId="61AA9AF6">
            <wp:extent cx="5745480" cy="3231832"/>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45480" cy="3231832"/>
                    </a:xfrm>
                    <a:prstGeom prst="rect">
                      <a:avLst/>
                    </a:prstGeom>
                  </pic:spPr>
                </pic:pic>
              </a:graphicData>
            </a:graphic>
          </wp:inline>
        </w:drawing>
      </w:r>
    </w:p>
    <w:p w14:paraId="28522753" w14:textId="2CDA5DE0" w:rsidR="00361C67" w:rsidRDefault="00361C67" w:rsidP="00361C67">
      <w:pPr>
        <w:pStyle w:val="Legenda"/>
        <w:jc w:val="center"/>
      </w:pPr>
      <w:bookmarkStart w:id="141" w:name="_Toc511124834"/>
      <w:r>
        <w:t xml:space="preserve">Figura </w:t>
      </w:r>
      <w:fldSimple w:instr=" SEQ Figura \* ARABIC ">
        <w:r w:rsidR="006F713A">
          <w:rPr>
            <w:noProof/>
          </w:rPr>
          <w:t>74</w:t>
        </w:r>
      </w:fldSimple>
      <w:r>
        <w:t xml:space="preserve"> - Peça finalizada e ainda no tabuleiro de impressão</w:t>
      </w:r>
      <w:bookmarkEnd w:id="141"/>
    </w:p>
    <w:p w14:paraId="686E1F1A" w14:textId="72CDBA26" w:rsidR="00361C67" w:rsidRDefault="00361C67" w:rsidP="00361C67"/>
    <w:p w14:paraId="26BC4D4A" w14:textId="77777777" w:rsidR="00361C67" w:rsidRDefault="00361C67" w:rsidP="00361C67">
      <w:pPr>
        <w:keepNext/>
      </w:pPr>
      <w:r>
        <w:rPr>
          <w:noProof/>
          <w:lang w:eastAsia="pt-PT"/>
        </w:rPr>
        <w:drawing>
          <wp:inline distT="0" distB="0" distL="0" distR="0" wp14:anchorId="79569469" wp14:editId="1581D928">
            <wp:extent cx="5745480" cy="323215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596B3818" w14:textId="2A4821E4" w:rsidR="00361C67" w:rsidRDefault="00361C67" w:rsidP="00361C67">
      <w:pPr>
        <w:pStyle w:val="Legenda"/>
        <w:jc w:val="center"/>
      </w:pPr>
      <w:bookmarkStart w:id="142" w:name="_Toc511124835"/>
      <w:r>
        <w:t xml:space="preserve">Figura </w:t>
      </w:r>
      <w:fldSimple w:instr=" SEQ Figura \* ARABIC ">
        <w:r w:rsidR="006F713A">
          <w:rPr>
            <w:noProof/>
          </w:rPr>
          <w:t>75</w:t>
        </w:r>
      </w:fldSimple>
      <w:r>
        <w:t xml:space="preserve"> - Peça finalizada e impressa através da HMI</w:t>
      </w:r>
      <w:bookmarkEnd w:id="142"/>
    </w:p>
    <w:p w14:paraId="121835E1" w14:textId="6C0889AF" w:rsidR="008420A5" w:rsidRDefault="008420A5" w:rsidP="008420A5"/>
    <w:p w14:paraId="1E96EA2C" w14:textId="77777777" w:rsidR="008420A5" w:rsidRPr="008420A5" w:rsidRDefault="008420A5" w:rsidP="008420A5"/>
    <w:p w14:paraId="316A1A7B" w14:textId="49C930E5" w:rsidR="00406AF5" w:rsidRDefault="00406AF5" w:rsidP="003C1606">
      <w:r w:rsidRPr="0050469D">
        <w:lastRenderedPageBreak/>
        <w:t>Após realizado o trabal</w:t>
      </w:r>
      <w:r w:rsidR="00D869C0" w:rsidRPr="0050469D">
        <w:t>ho de impressão da peça</w:t>
      </w:r>
      <w:r w:rsidRPr="0050469D">
        <w:t xml:space="preserve"> é possível fazer análises aos dados registados durante o me</w:t>
      </w:r>
      <w:r w:rsidR="00D869C0" w:rsidRPr="0050469D">
        <w:t>smo em relação ás temperaturas sendo disponibilizados os valores mínimos, máximos, médias e ainda um gráfico com uma linha para cada temperatura (ver figuras abaixo).</w:t>
      </w:r>
    </w:p>
    <w:p w14:paraId="515917ED" w14:textId="614BBBA2" w:rsidR="00814947" w:rsidRDefault="00A54AD0" w:rsidP="00814947">
      <w:pPr>
        <w:keepNext/>
      </w:pPr>
      <w:r>
        <w:rPr>
          <w:noProof/>
          <w:lang w:eastAsia="pt-PT"/>
        </w:rPr>
        <w:drawing>
          <wp:inline distT="0" distB="0" distL="0" distR="0" wp14:anchorId="126A2DCB" wp14:editId="6A59F429">
            <wp:extent cx="5745480" cy="3337969"/>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8">
                      <a:extLst>
                        <a:ext uri="{28A0092B-C50C-407E-A947-70E740481C1C}">
                          <a14:useLocalDpi xmlns:a14="http://schemas.microsoft.com/office/drawing/2010/main" val="0"/>
                        </a:ext>
                      </a:extLst>
                    </a:blip>
                    <a:stretch>
                      <a:fillRect/>
                    </a:stretch>
                  </pic:blipFill>
                  <pic:spPr>
                    <a:xfrm>
                      <a:off x="0" y="0"/>
                      <a:ext cx="5745480" cy="3337969"/>
                    </a:xfrm>
                    <a:prstGeom prst="rect">
                      <a:avLst/>
                    </a:prstGeom>
                  </pic:spPr>
                </pic:pic>
              </a:graphicData>
            </a:graphic>
          </wp:inline>
        </w:drawing>
      </w:r>
    </w:p>
    <w:p w14:paraId="28891187" w14:textId="1CEC53D5" w:rsidR="00361C67" w:rsidRDefault="00814947" w:rsidP="00814947">
      <w:pPr>
        <w:pStyle w:val="Legenda"/>
        <w:jc w:val="center"/>
      </w:pPr>
      <w:bookmarkStart w:id="143" w:name="_Toc511124836"/>
      <w:r>
        <w:t xml:space="preserve">Figura </w:t>
      </w:r>
      <w:fldSimple w:instr=" SEQ Figura \* ARABIC ">
        <w:r w:rsidR="006F713A">
          <w:rPr>
            <w:noProof/>
          </w:rPr>
          <w:t>76</w:t>
        </w:r>
      </w:fldSimple>
      <w:r>
        <w:t xml:space="preserve"> - Execução do ficheiro "box.nc" registada na base de dados</w:t>
      </w:r>
      <w:bookmarkEnd w:id="143"/>
    </w:p>
    <w:p w14:paraId="59A8F2E2" w14:textId="2A17E54D" w:rsidR="00814947" w:rsidRDefault="00814947" w:rsidP="00814947"/>
    <w:p w14:paraId="62D2988E" w14:textId="77777777" w:rsidR="00814947" w:rsidRDefault="00814947" w:rsidP="00814947">
      <w:pPr>
        <w:keepNext/>
      </w:pPr>
      <w:r>
        <w:rPr>
          <w:noProof/>
          <w:lang w:eastAsia="pt-PT"/>
        </w:rPr>
        <w:lastRenderedPageBreak/>
        <w:drawing>
          <wp:inline distT="0" distB="0" distL="0" distR="0" wp14:anchorId="6DCD6D09" wp14:editId="11BAC2EF">
            <wp:extent cx="5745480" cy="3353435"/>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9">
                      <a:extLst>
                        <a:ext uri="{28A0092B-C50C-407E-A947-70E740481C1C}">
                          <a14:useLocalDpi xmlns:a14="http://schemas.microsoft.com/office/drawing/2010/main" val="0"/>
                        </a:ext>
                      </a:extLst>
                    </a:blip>
                    <a:stretch>
                      <a:fillRect/>
                    </a:stretch>
                  </pic:blipFill>
                  <pic:spPr>
                    <a:xfrm>
                      <a:off x="0" y="0"/>
                      <a:ext cx="5745480" cy="3353435"/>
                    </a:xfrm>
                    <a:prstGeom prst="rect">
                      <a:avLst/>
                    </a:prstGeom>
                  </pic:spPr>
                </pic:pic>
              </a:graphicData>
            </a:graphic>
          </wp:inline>
        </w:drawing>
      </w:r>
    </w:p>
    <w:p w14:paraId="71C48C91" w14:textId="017E1083" w:rsidR="00814947" w:rsidRPr="00814947" w:rsidRDefault="00814947" w:rsidP="00814947">
      <w:pPr>
        <w:pStyle w:val="Legenda"/>
        <w:jc w:val="center"/>
      </w:pPr>
      <w:bookmarkStart w:id="144" w:name="_Toc511124837"/>
      <w:r>
        <w:t xml:space="preserve">Figura </w:t>
      </w:r>
      <w:fldSimple w:instr=" SEQ Figura \* ARABIC ">
        <w:r w:rsidR="006F713A">
          <w:rPr>
            <w:noProof/>
          </w:rPr>
          <w:t>77</w:t>
        </w:r>
      </w:fldSimple>
      <w:r>
        <w:t xml:space="preserve"> - Temperaturas registadas e gráfico produzido com as mesmas</w:t>
      </w:r>
      <w:bookmarkEnd w:id="144"/>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4D12E814"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que indica um alto grau de satisfação na usabilidade do sistema. Este valor</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9C2881" w:rsidRPr="0050469D">
        <w:t>á</w:t>
      </w:r>
      <w:r w:rsidR="00360E7D" w:rsidRPr="0050469D">
        <w:t>s maquetes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Analisando os resultados obtidos por utilizador, podemos verificar que o utilizador 3 manteve a avaliação de 90, enquanto que o utilizador 4 foi o único cuja avaliação sofreu uma descida, de 90 para 87.5, e os utilizadores 1 e 2 deram uma avaliação superior á das maquetes, de 90 para 92.5 e de 82.5 para 87.5 respetivamente. Estes resultados indicam que, de uma forma geral, os utilizadores encontram-se satisfeitos com a HMI desenvolvida e que esta correspondeu ás suas expectativas.</w:t>
      </w:r>
    </w:p>
    <w:p w14:paraId="017FD71B" w14:textId="77777777" w:rsidR="00B634FA" w:rsidRDefault="00B634FA" w:rsidP="00B634FA">
      <w:pPr>
        <w:keepNext/>
      </w:pPr>
      <w:r>
        <w:rPr>
          <w:noProof/>
          <w:lang w:eastAsia="pt-PT"/>
        </w:rPr>
        <w:lastRenderedPageBreak/>
        <w:drawing>
          <wp:inline distT="0" distB="0" distL="0" distR="0" wp14:anchorId="17503250" wp14:editId="783D6239">
            <wp:extent cx="5745480" cy="175641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100">
                      <a:extLst>
                        <a:ext uri="{28A0092B-C50C-407E-A947-70E740481C1C}">
                          <a14:useLocalDpi xmlns:a14="http://schemas.microsoft.com/office/drawing/2010/main" val="0"/>
                        </a:ext>
                      </a:extLst>
                    </a:blip>
                    <a:stretch>
                      <a:fillRect/>
                    </a:stretch>
                  </pic:blipFill>
                  <pic:spPr>
                    <a:xfrm>
                      <a:off x="0" y="0"/>
                      <a:ext cx="5745480" cy="1756410"/>
                    </a:xfrm>
                    <a:prstGeom prst="rect">
                      <a:avLst/>
                    </a:prstGeom>
                  </pic:spPr>
                </pic:pic>
              </a:graphicData>
            </a:graphic>
          </wp:inline>
        </w:drawing>
      </w:r>
    </w:p>
    <w:p w14:paraId="206BD711" w14:textId="7B328317" w:rsidR="00B634FA" w:rsidRDefault="00B634FA" w:rsidP="00B634FA">
      <w:pPr>
        <w:pStyle w:val="Legenda"/>
        <w:jc w:val="center"/>
      </w:pPr>
      <w:bookmarkStart w:id="145" w:name="_Toc511124841"/>
      <w:r>
        <w:t xml:space="preserve">Tabela </w:t>
      </w:r>
      <w:fldSimple w:instr=" SEQ Tabela \* ARABIC ">
        <w:r>
          <w:rPr>
            <w:noProof/>
          </w:rPr>
          <w:t>4</w:t>
        </w:r>
      </w:fldSimple>
      <w:r>
        <w:t xml:space="preserve"> - Avaliação SUS após teste</w:t>
      </w:r>
      <w:bookmarkEnd w:id="145"/>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46" w:name="_Toc511124568"/>
      <w:r>
        <w:lastRenderedPageBreak/>
        <w:t>5</w:t>
      </w:r>
      <w:r w:rsidR="002F6F57" w:rsidRPr="002A4B1A">
        <w:t xml:space="preserve">. </w:t>
      </w:r>
      <w:r w:rsidR="002F6F57">
        <w:t>Conclusões e Trabalho Futuro</w:t>
      </w:r>
      <w:bookmarkEnd w:id="146"/>
    </w:p>
    <w:p w14:paraId="65358D83" w14:textId="0DB95152" w:rsidR="008E4F03" w:rsidRPr="0050469D" w:rsidRDefault="001A2D9A" w:rsidP="00280B1C">
      <w:r w:rsidRPr="0050469D">
        <w:t>No âmbito do projeto final do Mes</w:t>
      </w:r>
      <w:r w:rsidR="00CA631E" w:rsidRPr="0050469D">
        <w:t>trado de Engenharia de Software</w:t>
      </w:r>
      <w:r w:rsidRPr="0050469D">
        <w:t xml:space="preserve"> propus-me desenvolver uma HMI customizada ao processo de Fabrico Aditivo, assim como estudar </w:t>
      </w:r>
      <w:r w:rsidR="00CA631E" w:rsidRPr="0050469D">
        <w:t xml:space="preserve">conceitos </w:t>
      </w:r>
      <w:r w:rsidRPr="0050469D">
        <w:t xml:space="preserve">e analisar abordagens </w:t>
      </w:r>
      <w:r w:rsidR="00CA631E" w:rsidRPr="0050469D">
        <w:t xml:space="preserve">já </w:t>
      </w:r>
      <w:r w:rsidRPr="0050469D">
        <w:t>existentes.</w:t>
      </w:r>
    </w:p>
    <w:p w14:paraId="0D5BC75A" w14:textId="0813AFF3" w:rsidR="00F770DD" w:rsidRPr="0050469D" w:rsidRDefault="001A2D9A" w:rsidP="00280B1C">
      <w:r w:rsidRPr="0050469D">
        <w:t>N</w:t>
      </w:r>
      <w:r w:rsidR="008E4F03" w:rsidRPr="0050469D">
        <w:t>uma</w:t>
      </w:r>
      <w:r w:rsidRPr="0050469D">
        <w:t xml:space="preserve"> primeira fase do projeto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arquitetura e tecnologias utilizadas</w:t>
      </w:r>
      <w:r w:rsidR="00357172" w:rsidRPr="0050469D">
        <w:t>.</w:t>
      </w:r>
      <w:r w:rsidR="008E4F03" w:rsidRPr="0050469D">
        <w:t xml:space="preserve"> </w:t>
      </w:r>
      <w:r w:rsidR="003C36CD" w:rsidRPr="0050469D">
        <w:t>Os primeiros passos do projeto, sobretudo aqueles relativos a investigação e pesquisa de outras abordagens revelaram-se fundamentais para alavancar o mesmo e ajudar na tomada de decisões sobre tecnologias a utilizar e como o fazer. Aqui</w:t>
      </w:r>
      <w:r w:rsidR="008E4F03" w:rsidRPr="0050469D">
        <w:t xml:space="preserve"> foi possível verificar que, apesar de já existirem algumas abordagens com semelhanças em relação á minha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0CECD41" w:rsidR="00F770DD" w:rsidRPr="0050469D" w:rsidRDefault="00F770DD" w:rsidP="00280B1C">
      <w:r w:rsidRPr="0050469D">
        <w:t>Na segunda fase do projeto foi desenvolvida uma solução</w:t>
      </w:r>
      <w:r w:rsidR="00ED342E" w:rsidRPr="0050469D">
        <w:t xml:space="preserve"> de raíz,</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Estes testes, que foram realizados com a colaboração dos utilizadores, permitiram fechar um ciclo e confirmar na prática o propósito da criação deste projeto.</w:t>
      </w:r>
    </w:p>
    <w:p w14:paraId="06185971" w14:textId="6F639AE7" w:rsidR="008E4F03" w:rsidRPr="0050469D" w:rsidRDefault="006C02E6" w:rsidP="00280B1C">
      <w:r w:rsidRPr="0050469D">
        <w:t>Este projeto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332DB0B8" w14:textId="0B7A7B33" w:rsidR="00960AA2" w:rsidRPr="0050469D" w:rsidRDefault="00960AA2" w:rsidP="00280B1C">
      <w:r w:rsidRPr="0050469D">
        <w:t>Durante o desenvolvimento do projeto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á pesquisa e investigação de abordagens já existentes considerando as </w:t>
      </w:r>
      <w:r w:rsidR="006F5D37" w:rsidRPr="0050469D">
        <w:lastRenderedPageBreak/>
        <w:t xml:space="preserve">restrições de hardware e software de automação, isto é, era mandatório que a camada de software desenvolvido para a solução final tivesse a capacidade de comunicar em tempo real com o software Twincat do fabricante Beckhoff, tarefa que não se revelou fácil mas que foi ultrapassada com intensa pesquisa até encontrar um artigo que descreve um sistema com todos os condimentos procurados </w:t>
      </w:r>
      <w:r w:rsidR="006F5D37" w:rsidRPr="0050469D">
        <w:fldChar w:fldCharType="begin" w:fldLock="1"/>
      </w:r>
      <w:r w:rsidR="006F5D37" w:rsidRPr="0050469D">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eb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á forma como era disponibilizada a informação relativa á posição corrente dos eixos B (inclinação do tabuleiro) e C (rotação do tabuleiro). Apesar das pesquisas efetuadas, não foi encontrado nenhum componente </w:t>
      </w:r>
      <w:r w:rsidR="00195811" w:rsidRPr="0050469D">
        <w:t xml:space="preserve">que </w:t>
      </w:r>
      <w:r w:rsidR="000B2A00" w:rsidRPr="0050469D">
        <w:t>representasse graficamente os eixos mencionados e que fosse de aplicação direta na interface, pois esta é uma situação específica deste projeto e que, por isso, contém características únicas. Assim, a opção tomada foi de construir de raíz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área da janela de exibição e que obriga a que toda a informação e funcionalidades estejam condensadas naquele espaço. Todas as dificuldades foram ultrapassáveis e não foram impeditivas </w:t>
      </w:r>
      <w:r w:rsidR="00A83F80" w:rsidRPr="0050469D">
        <w:t>para a finalização</w:t>
      </w:r>
      <w:r w:rsidR="00195811" w:rsidRPr="0050469D">
        <w:t xml:space="preserve"> </w:t>
      </w:r>
      <w:r w:rsidR="00A83F80" w:rsidRPr="0050469D">
        <w:t>d</w:t>
      </w:r>
      <w:r w:rsidR="00195811" w:rsidRPr="0050469D">
        <w:t xml:space="preserve">o projeto </w:t>
      </w:r>
      <w:r w:rsidR="00A83F80" w:rsidRPr="0050469D">
        <w:t>e para</w:t>
      </w:r>
      <w:r w:rsidR="00195811" w:rsidRPr="0050469D">
        <w:t xml:space="preserve"> a execução de um teste </w:t>
      </w:r>
      <w:r w:rsidR="00A83F80" w:rsidRPr="0050469D">
        <w:t>de impressão de uma peça no equipamento real.</w:t>
      </w:r>
    </w:p>
    <w:p w14:paraId="0EBDFB23" w14:textId="3F3772BC" w:rsidR="009F0F85" w:rsidRPr="00361C67" w:rsidRDefault="00720BF2">
      <w:pPr>
        <w:rPr>
          <w:smallCaps/>
          <w:spacing w:val="5"/>
          <w:sz w:val="36"/>
          <w:szCs w:val="36"/>
        </w:rPr>
      </w:pPr>
      <w:r w:rsidRPr="0050469D">
        <w:t>Por fim, é importante realçar que a</w:t>
      </w:r>
      <w:r w:rsidR="00B3589F" w:rsidRPr="0050469D">
        <w:t xml:space="preserve"> concretização deste projeto permite</w:t>
      </w:r>
      <w:r w:rsidR="00B37AF1" w:rsidRPr="0050469D">
        <w:t xml:space="preserve"> abrir caminho á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1B545E9A" w:rsidR="00C4798E" w:rsidRPr="00EA54A9" w:rsidRDefault="00A738B0" w:rsidP="00C4798E">
      <w:pPr>
        <w:pStyle w:val="Cabealho1"/>
        <w:rPr>
          <w:lang w:val="en-US"/>
        </w:rPr>
      </w:pPr>
      <w:bookmarkStart w:id="147" w:name="_Toc511124569"/>
      <w:r w:rsidRPr="00EA54A9">
        <w:rPr>
          <w:lang w:val="en-US"/>
        </w:rPr>
        <w:lastRenderedPageBreak/>
        <w:t>6</w:t>
      </w:r>
      <w:r w:rsidR="00C4798E" w:rsidRPr="00EA54A9">
        <w:rPr>
          <w:lang w:val="en-US"/>
        </w:rPr>
        <w:t>. Referências</w:t>
      </w:r>
      <w:bookmarkEnd w:id="147"/>
    </w:p>
    <w:p w14:paraId="3599B404" w14:textId="13B29A00" w:rsidR="007A5DC2" w:rsidRPr="006F713A" w:rsidRDefault="004B3084" w:rsidP="007A5DC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7A5DC2" w:rsidRPr="007A5DC2">
        <w:rPr>
          <w:rFonts w:ascii="Calibri" w:hAnsi="Calibri" w:cs="Calibri"/>
          <w:noProof/>
          <w:lang w:val="en-US"/>
        </w:rPr>
        <w:t xml:space="preserve">3D printing -- Additive manufacturing: An introduction. </w:t>
      </w:r>
      <w:r w:rsidR="007A5DC2" w:rsidRPr="006F713A">
        <w:rPr>
          <w:rFonts w:ascii="Calibri" w:hAnsi="Calibri" w:cs="Calibri"/>
          <w:noProof/>
          <w:lang w:val="en-US"/>
        </w:rPr>
        <w:t>(2014). Retrieved from http://search.ebscohost.com/login.aspx?direct=true&amp;site=eds-live&amp;db=bth&amp;AN=97629391</w:t>
      </w:r>
    </w:p>
    <w:p w14:paraId="649BD78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fonso, A. P., Lima, J. R., &amp; Cota, M. P. (2013). </w:t>
      </w:r>
      <w:r w:rsidRPr="006F713A">
        <w:rPr>
          <w:rFonts w:ascii="Calibri" w:hAnsi="Calibri" w:cs="Calibri"/>
          <w:noProof/>
          <w:lang w:val="en-US"/>
        </w:rPr>
        <w:t xml:space="preserve">Usability assessment of web interfaces: User Testing. In </w:t>
      </w:r>
      <w:r w:rsidRPr="006F713A">
        <w:rPr>
          <w:rFonts w:ascii="Calibri" w:hAnsi="Calibri" w:cs="Calibri"/>
          <w:i/>
          <w:iCs/>
          <w:noProof/>
          <w:lang w:val="en-US"/>
        </w:rPr>
        <w:t>2013 8th Iberian Conference on Information Systems and Technologies (CISTI)</w:t>
      </w:r>
      <w:r w:rsidRPr="006F713A">
        <w:rPr>
          <w:rFonts w:ascii="Calibri" w:hAnsi="Calibri" w:cs="Calibri"/>
          <w:noProof/>
          <w:lang w:val="en-US"/>
        </w:rPr>
        <w:t xml:space="preserve"> (pp. 1–7).</w:t>
      </w:r>
    </w:p>
    <w:p w14:paraId="49A7C988"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Alphonsus, E. R., &amp; Abdullah, M. O. (2016). A review on the applications of programmable logic controllers (PLCs), </w:t>
      </w:r>
      <w:r w:rsidRPr="006F713A">
        <w:rPr>
          <w:rFonts w:ascii="Calibri" w:hAnsi="Calibri" w:cs="Calibri"/>
          <w:i/>
          <w:iCs/>
          <w:noProof/>
          <w:lang w:val="en-US"/>
        </w:rPr>
        <w:t>60 OP</w:t>
      </w:r>
      <w:r w:rsidRPr="006F713A">
        <w:rPr>
          <w:rFonts w:ascii="Calibri" w:hAnsi="Calibri" w:cs="Calibri"/>
          <w:noProof/>
          <w:lang w:val="en-US"/>
        </w:rPr>
        <w:t>-</w:t>
      </w:r>
      <w:r w:rsidRPr="006F713A">
        <w:rPr>
          <w:rFonts w:ascii="Calibri" w:hAnsi="Calibri" w:cs="Calibri"/>
          <w:i/>
          <w:iCs/>
          <w:noProof/>
          <w:lang w:val="en-US"/>
        </w:rPr>
        <w:t>I</w:t>
      </w:r>
      <w:r w:rsidRPr="006F713A">
        <w:rPr>
          <w:rFonts w:ascii="Calibri" w:hAnsi="Calibri" w:cs="Calibri"/>
          <w:noProof/>
          <w:lang w:val="en-US"/>
        </w:rPr>
        <w:t>, 1185. https://doi.org/10.1016/j.rser.2016.01.025</w:t>
      </w:r>
    </w:p>
    <w:p w14:paraId="44EB336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Aoki, H., Mitani, J., Kanamori, Y., &amp; Fukui, Y. (2015). </w:t>
      </w:r>
      <w:r w:rsidRPr="006F713A">
        <w:rPr>
          <w:rFonts w:ascii="Calibri" w:hAnsi="Calibri" w:cs="Calibri"/>
          <w:noProof/>
          <w:lang w:val="en-US"/>
        </w:rPr>
        <w:t xml:space="preserve">AR based ornament design system for 3D printing, </w:t>
      </w:r>
      <w:r w:rsidRPr="006F713A">
        <w:rPr>
          <w:rFonts w:ascii="Calibri" w:hAnsi="Calibri" w:cs="Calibri"/>
          <w:i/>
          <w:iCs/>
          <w:noProof/>
          <w:lang w:val="en-US"/>
        </w:rPr>
        <w:t>2</w:t>
      </w:r>
      <w:r w:rsidRPr="006F713A">
        <w:rPr>
          <w:rFonts w:ascii="Calibri" w:hAnsi="Calibri" w:cs="Calibri"/>
          <w:noProof/>
          <w:lang w:val="en-US"/>
        </w:rPr>
        <w:t>(1 OP-Journal of Computational Design and Engineering, Vol 2, Iss 1, Pp 47-54 (2015)), 47. https://doi.org/10.1016/j.jcde.2014.11.005</w:t>
      </w:r>
    </w:p>
    <w:p w14:paraId="0E20F8A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Bermudez-Ortega, J., Besada-Portas, E., Lopez-Orozco, J. A., Chacon, J., &amp; de la Cruz, J. M. (2016). </w:t>
      </w:r>
      <w:r w:rsidRPr="006F713A">
        <w:rPr>
          <w:rFonts w:ascii="Calibri" w:hAnsi="Calibri" w:cs="Calibri"/>
          <w:noProof/>
          <w:lang w:val="en-US"/>
        </w:rPr>
        <w:t>2016 IEEE Conference on Control Applications (CCA), Control Applications (CCA), 2016 IEEE Conference on (p. 810). https://doi.org/10.1109/CCA.2016.7587918</w:t>
      </w:r>
    </w:p>
    <w:p w14:paraId="21F0C60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Berners-Lee, T. (1991). The Original HTTP as defined in 1991. </w:t>
      </w:r>
      <w:r w:rsidRPr="006F713A">
        <w:rPr>
          <w:rFonts w:ascii="Calibri" w:hAnsi="Calibri" w:cs="Calibri"/>
          <w:i/>
          <w:iCs/>
          <w:noProof/>
          <w:lang w:val="en-US"/>
        </w:rPr>
        <w:t>World Wide Web Consortium (W3C)</w:t>
      </w:r>
      <w:r w:rsidRPr="006F713A">
        <w:rPr>
          <w:rFonts w:ascii="Calibri" w:hAnsi="Calibri" w:cs="Calibri"/>
          <w:noProof/>
          <w:lang w:val="en-US"/>
        </w:rPr>
        <w:t>.</w:t>
      </w:r>
    </w:p>
    <w:p w14:paraId="2CEA222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2D2D3F09"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Brooke, J. (1995). SUS: A quick and dirty usability scale. </w:t>
      </w:r>
      <w:r w:rsidRPr="007A5DC2">
        <w:rPr>
          <w:rFonts w:ascii="Calibri" w:hAnsi="Calibri" w:cs="Calibri"/>
          <w:i/>
          <w:iCs/>
          <w:noProof/>
        </w:rPr>
        <w:t>Usability Eval. Ind.</w:t>
      </w:r>
      <w:r w:rsidRPr="007A5DC2">
        <w:rPr>
          <w:rFonts w:ascii="Calibri" w:hAnsi="Calibri" w:cs="Calibri"/>
          <w:noProof/>
        </w:rPr>
        <w:t xml:space="preserve">, </w:t>
      </w:r>
      <w:r w:rsidRPr="007A5DC2">
        <w:rPr>
          <w:rFonts w:ascii="Calibri" w:hAnsi="Calibri" w:cs="Calibri"/>
          <w:i/>
          <w:iCs/>
          <w:noProof/>
        </w:rPr>
        <w:t>189</w:t>
      </w:r>
      <w:r w:rsidRPr="007A5DC2">
        <w:rPr>
          <w:rFonts w:ascii="Calibri" w:hAnsi="Calibri" w:cs="Calibri"/>
          <w:noProof/>
        </w:rPr>
        <w:t>.</w:t>
      </w:r>
    </w:p>
    <w:p w14:paraId="3BD8025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nas, R. M. da S., &amp; Pires, J. S. (2014). </w:t>
      </w:r>
      <w:r w:rsidRPr="006F713A">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68DE23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po, A.J., Carreras, J., Dias, J.M., Galli, R., &amp; Gamito, M. (2003). </w:t>
      </w:r>
      <w:r w:rsidRPr="006F713A">
        <w:rPr>
          <w:rFonts w:ascii="Calibri" w:hAnsi="Calibri" w:cs="Calibri"/>
          <w:noProof/>
          <w:lang w:val="en-US"/>
        </w:rPr>
        <w:t>A4D: Augmented Reality 4D System for Architecture and Building Construction.</w:t>
      </w:r>
    </w:p>
    <w:p w14:paraId="2D1761BA"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arvalho, A. I. R. de, &amp; Ferrolho, A. M. P. (2016). </w:t>
      </w:r>
      <w:r w:rsidRPr="007A5DC2">
        <w:rPr>
          <w:rFonts w:ascii="Calibri" w:hAnsi="Calibri" w:cs="Calibri"/>
          <w:i/>
          <w:iCs/>
          <w:noProof/>
        </w:rPr>
        <w:t>Desenvolvimento e melhoramento da Célula Flexível de Fabrico da ESTGV</w:t>
      </w:r>
      <w:r w:rsidRPr="007A5DC2">
        <w:rPr>
          <w:rFonts w:ascii="Calibri" w:hAnsi="Calibri" w:cs="Calibri"/>
          <w:noProof/>
        </w:rPr>
        <w:t xml:space="preserve">. </w:t>
      </w:r>
      <w:r w:rsidRPr="006F713A">
        <w:rPr>
          <w:rFonts w:ascii="Calibri" w:hAnsi="Calibri" w:cs="Calibri"/>
          <w:noProof/>
          <w:lang w:val="en-US"/>
        </w:rPr>
        <w:t>Retrieved from http://search.ebscohost.com/login.aspx?direct=true&amp;site=eds-live&amp;db=edsrca&amp;AN=rcaap.openAccess.10400.19.3090</w:t>
      </w:r>
    </w:p>
    <w:p w14:paraId="750CD49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avallaro, R. (1997). The FoxTrax hockey puck tracking system. </w:t>
      </w:r>
      <w:r w:rsidRPr="006F713A">
        <w:rPr>
          <w:rFonts w:ascii="Calibri" w:hAnsi="Calibri" w:cs="Calibri"/>
          <w:i/>
          <w:iCs/>
          <w:noProof/>
          <w:lang w:val="en-US"/>
        </w:rPr>
        <w:t>IEEE Computer Graphics and Applications</w:t>
      </w:r>
      <w:r w:rsidRPr="006F713A">
        <w:rPr>
          <w:rFonts w:ascii="Calibri" w:hAnsi="Calibri" w:cs="Calibri"/>
          <w:noProof/>
          <w:lang w:val="en-US"/>
        </w:rPr>
        <w:t>. https://doi.org/10.1109/38.574652</w:t>
      </w:r>
    </w:p>
    <w:p w14:paraId="0845862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Cloud Computing: An Overview. (2009). </w:t>
      </w:r>
      <w:r w:rsidRPr="006F713A">
        <w:rPr>
          <w:rFonts w:ascii="Calibri" w:hAnsi="Calibri" w:cs="Calibri"/>
          <w:i/>
          <w:iCs/>
          <w:noProof/>
          <w:lang w:val="en-US"/>
        </w:rPr>
        <w:t>Queue</w:t>
      </w:r>
      <w:r w:rsidRPr="006F713A">
        <w:rPr>
          <w:rFonts w:ascii="Calibri" w:hAnsi="Calibri" w:cs="Calibri"/>
          <w:noProof/>
          <w:lang w:val="en-US"/>
        </w:rPr>
        <w:t xml:space="preserve">, </w:t>
      </w:r>
      <w:r w:rsidRPr="006F713A">
        <w:rPr>
          <w:rFonts w:ascii="Calibri" w:hAnsi="Calibri" w:cs="Calibri"/>
          <w:i/>
          <w:iCs/>
          <w:noProof/>
          <w:lang w:val="en-US"/>
        </w:rPr>
        <w:t>7</w:t>
      </w:r>
      <w:r w:rsidRPr="006F713A">
        <w:rPr>
          <w:rFonts w:ascii="Calibri" w:hAnsi="Calibri" w:cs="Calibri"/>
          <w:noProof/>
          <w:lang w:val="en-US"/>
        </w:rPr>
        <w:t xml:space="preserve">(5), 2:3--2:4. </w:t>
      </w:r>
      <w:r w:rsidRPr="006F713A">
        <w:rPr>
          <w:rFonts w:ascii="Calibri" w:hAnsi="Calibri" w:cs="Calibri"/>
          <w:noProof/>
          <w:lang w:val="en-US"/>
        </w:rPr>
        <w:lastRenderedPageBreak/>
        <w:t>https://doi.org/10.1145/1551644.1554608</w:t>
      </w:r>
    </w:p>
    <w:p w14:paraId="6E37FDB3"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Constain, N. B. P., Queiroz, M. H. de, &amp; Catarina, U. F. de S. (2011). Integração de sistemas SCADA com a implementação de controle supervisório em CLP para sistemas de manufatura. </w:t>
      </w:r>
      <w:r w:rsidRPr="006F713A">
        <w:rPr>
          <w:rFonts w:ascii="Calibri" w:hAnsi="Calibri" w:cs="Calibri"/>
          <w:noProof/>
          <w:lang w:val="en-US"/>
        </w:rPr>
        <w:t>Retrieved from http://search.ebscohost.com/login.aspx?direct=true&amp;site=eds-live&amp;db=edsrca&amp;AN=rcaap.brazil.123456789.95357</w:t>
      </w:r>
    </w:p>
    <w:p w14:paraId="750CA81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Daneels, A., &amp; Salter, W. (1999). What is SCADA?</w:t>
      </w:r>
    </w:p>
    <w:p w14:paraId="0198B80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Dias, F. A. N. B., &amp; Fonseca, I. S. A. da. (2015). Desenvolvimento de ferramenta para interligação de dispositivos utilizando protocolos industriais. </w:t>
      </w:r>
      <w:r w:rsidRPr="006F713A">
        <w:rPr>
          <w:rFonts w:ascii="Calibri" w:hAnsi="Calibri" w:cs="Calibri"/>
          <w:noProof/>
          <w:lang w:val="en-US"/>
        </w:rPr>
        <w:t>Retrieved from http://search.ebscohost.com/login.aspx?direct=true&amp;site=eds-live&amp;db=edsrca&amp;AN=rcaap.openAccess.10400.26.16571</w:t>
      </w:r>
    </w:p>
    <w:p w14:paraId="5AD9616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Dorf, R. C., &amp; Bishop, R. H. (2010). </w:t>
      </w:r>
      <w:r w:rsidRPr="006F713A">
        <w:rPr>
          <w:rFonts w:ascii="Calibri" w:hAnsi="Calibri" w:cs="Calibri"/>
          <w:i/>
          <w:iCs/>
          <w:noProof/>
          <w:lang w:val="en-US"/>
        </w:rPr>
        <w:t>Modern Control Systems</w:t>
      </w:r>
      <w:r w:rsidRPr="006F713A">
        <w:rPr>
          <w:rFonts w:ascii="Calibri" w:hAnsi="Calibri" w:cs="Calibri"/>
          <w:noProof/>
          <w:lang w:val="en-US"/>
        </w:rPr>
        <w:t>.</w:t>
      </w:r>
    </w:p>
    <w:p w14:paraId="607B6DD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Edwards, P. N. (1996). </w:t>
      </w:r>
      <w:r w:rsidRPr="006F713A">
        <w:rPr>
          <w:rFonts w:ascii="Calibri" w:hAnsi="Calibri" w:cs="Calibri"/>
          <w:i/>
          <w:iCs/>
          <w:noProof/>
          <w:lang w:val="en-US"/>
        </w:rPr>
        <w:t>The Closed World</w:t>
      </w:r>
      <w:r w:rsidRPr="006F713A">
        <w:rPr>
          <w:rFonts w:ascii="Calibri" w:hAnsi="Calibri" w:cs="Calibri"/>
          <w:noProof/>
          <w:lang w:val="en-US"/>
        </w:rPr>
        <w:t>.</w:t>
      </w:r>
    </w:p>
    <w:p w14:paraId="7A327F5D"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Ferreira, R. S. (2010). </w:t>
      </w:r>
      <w:r w:rsidRPr="007A5DC2">
        <w:rPr>
          <w:rFonts w:ascii="Calibri" w:hAnsi="Calibri" w:cs="Calibri"/>
          <w:i/>
          <w:iCs/>
          <w:noProof/>
        </w:rPr>
        <w:t>Desenvolvimento, testes e qualidade de software</w:t>
      </w:r>
      <w:r w:rsidRPr="007A5DC2">
        <w:rPr>
          <w:rFonts w:ascii="Calibri" w:hAnsi="Calibri" w:cs="Calibri"/>
          <w:noProof/>
        </w:rPr>
        <w:t>.</w:t>
      </w:r>
    </w:p>
    <w:p w14:paraId="7E4D08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6F713A">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6F713A">
        <w:rPr>
          <w:rFonts w:ascii="Calibri" w:hAnsi="Calibri" w:cs="Calibri"/>
          <w:i/>
          <w:iCs/>
          <w:noProof/>
          <w:lang w:val="en-US"/>
        </w:rPr>
        <w:t>64</w:t>
      </w:r>
      <w:r w:rsidRPr="006F713A">
        <w:rPr>
          <w:rFonts w:ascii="Calibri" w:hAnsi="Calibri" w:cs="Calibri"/>
          <w:noProof/>
          <w:lang w:val="en-US"/>
        </w:rPr>
        <w:t xml:space="preserve">(4 OP-Control Engineering. </w:t>
      </w:r>
      <w:r w:rsidRPr="007A5DC2">
        <w:rPr>
          <w:rFonts w:ascii="Calibri" w:hAnsi="Calibri" w:cs="Calibri"/>
          <w:noProof/>
        </w:rPr>
        <w:t>April 2017, Vol. 64 Issue 4, p17, 3 ), 17.</w:t>
      </w:r>
    </w:p>
    <w:p w14:paraId="6C5D16F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Guerra, L., Sousa, S. D., &amp; Nunes, E. P. (2016). </w:t>
      </w:r>
      <w:r w:rsidRPr="006F713A">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A47B11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F713A">
        <w:rPr>
          <w:rFonts w:ascii="Calibri" w:hAnsi="Calibri" w:cs="Calibri"/>
          <w:i/>
          <w:iCs/>
          <w:noProof/>
          <w:lang w:val="en-US"/>
        </w:rPr>
        <w:t>62</w:t>
      </w:r>
      <w:r w:rsidRPr="006F713A">
        <w:rPr>
          <w:rFonts w:ascii="Calibri" w:hAnsi="Calibri" w:cs="Calibri"/>
          <w:noProof/>
          <w:lang w:val="en-US"/>
        </w:rPr>
        <w:t>(6 OP-Control Engineering. June 2015, Vol. 62 Issue 6, M10, 3 ), 10. Retrieved from http://search.ebscohost.com/login.aspx?direct=true&amp;site=eds-live&amp;db=edsgao&amp;AN=edsgcl.422706900</w:t>
      </w:r>
    </w:p>
    <w:p w14:paraId="3B62913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HTTP/2 Usage. (2017). Retrieved from https://w3techs.com/technologies/details/ce-http2/all/all</w:t>
      </w:r>
    </w:p>
    <w:p w14:paraId="4F6978C4"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1C4AE13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FAF48BB"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028625E6"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ehdi Mekni, A. L. (2014). Augmented Reality: Applications, Challenges and Future Trends.</w:t>
      </w:r>
    </w:p>
    <w:p w14:paraId="6F6894AF"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Mohn, E. (2015). Augmented Reality. Retrieved from http://search.ebscohost.com/login.aspx?direct=true&amp;site=eds-live&amp;db=ers&amp;AN=87323326 OP  - Salem Press Encyclopedia of Science, 2015. 2p.</w:t>
      </w:r>
    </w:p>
    <w:p w14:paraId="1A1CFD42"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Nielsen, J. (2000). Why You Only Need to Test with 5 Users. Retrieved from https://www.nngroup.com/articles/why-you-only-need-to-test-with-5-users/</w:t>
      </w:r>
    </w:p>
    <w:p w14:paraId="652C84F2" w14:textId="77777777" w:rsidR="007A5DC2" w:rsidRPr="007A5DC2" w:rsidRDefault="007A5DC2" w:rsidP="007A5DC2">
      <w:pPr>
        <w:widowControl w:val="0"/>
        <w:autoSpaceDE w:val="0"/>
        <w:autoSpaceDN w:val="0"/>
        <w:adjustRightInd w:val="0"/>
        <w:spacing w:line="240" w:lineRule="auto"/>
        <w:ind w:left="480" w:hanging="480"/>
        <w:rPr>
          <w:rFonts w:ascii="Calibri" w:hAnsi="Calibri" w:cs="Calibri"/>
          <w:noProof/>
        </w:rPr>
      </w:pPr>
      <w:r w:rsidRPr="007A5DC2">
        <w:rPr>
          <w:rFonts w:ascii="Calibri" w:hAnsi="Calibri" w:cs="Calibri"/>
          <w:noProof/>
        </w:rPr>
        <w:t xml:space="preserve">Nogueira, T. (2009). </w:t>
      </w:r>
      <w:r w:rsidRPr="007A5DC2">
        <w:rPr>
          <w:rFonts w:ascii="Calibri" w:hAnsi="Calibri" w:cs="Calibri"/>
          <w:i/>
          <w:iCs/>
          <w:noProof/>
        </w:rPr>
        <w:t>REDES DE COMUNICAÇÃO PARA SISTEMAS DE AUTOMAÇÃO INDUSTRIAL</w:t>
      </w:r>
      <w:r w:rsidRPr="007A5DC2">
        <w:rPr>
          <w:rFonts w:ascii="Calibri" w:hAnsi="Calibri" w:cs="Calibri"/>
          <w:noProof/>
        </w:rPr>
        <w:t>.</w:t>
      </w:r>
    </w:p>
    <w:p w14:paraId="77F52C0D"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ares, T. A. C., &amp; Mariano, S. J. P. S. (2012). Controlo e automação: sistema de rega inteligente. </w:t>
      </w:r>
      <w:r w:rsidRPr="006F713A">
        <w:rPr>
          <w:rFonts w:ascii="Calibri" w:hAnsi="Calibri" w:cs="Calibri"/>
          <w:noProof/>
          <w:lang w:val="en-US"/>
        </w:rPr>
        <w:t>Retrieved from http://search.ebscohost.com/login.aspx?direct=true&amp;site=eds-live&amp;db=edsrca&amp;AN=rcaap.openAccess.10400.6.2408</w:t>
      </w:r>
    </w:p>
    <w:p w14:paraId="13A7DD65"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7A5DC2">
        <w:rPr>
          <w:rFonts w:ascii="Calibri" w:hAnsi="Calibri" w:cs="Calibri"/>
          <w:noProof/>
        </w:rPr>
        <w:t xml:space="preserve">Souza, R. B. de, &amp; Medeiros, A. A. D. de. (2005). Uma arquitetura para sistemas supervisórios industriais e sua aplicação em processos de elevação artificial de petróleo. </w:t>
      </w:r>
      <w:r w:rsidRPr="006F713A">
        <w:rPr>
          <w:rFonts w:ascii="Calibri" w:hAnsi="Calibri" w:cs="Calibri"/>
          <w:noProof/>
          <w:lang w:val="en-US"/>
        </w:rPr>
        <w:t>Retrieved from http://search.ebscohost.com/login.aspx?direct=true&amp;site=eds-live&amp;db=edsrca&amp;AN=rcaap.portugal.123456789.15444</w:t>
      </w:r>
    </w:p>
    <w:p w14:paraId="29E52A1C"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Sowinski, L. L. (2017). The case for automation: industry experts weigh in on the steps to take and the benefits of greater warehouse automation.</w:t>
      </w:r>
    </w:p>
    <w:p w14:paraId="578D3369" w14:textId="77777777" w:rsidR="007A5DC2" w:rsidRPr="006F713A" w:rsidRDefault="007A5DC2" w:rsidP="007A5DC2">
      <w:pPr>
        <w:widowControl w:val="0"/>
        <w:autoSpaceDE w:val="0"/>
        <w:autoSpaceDN w:val="0"/>
        <w:adjustRightInd w:val="0"/>
        <w:spacing w:line="240" w:lineRule="auto"/>
        <w:ind w:left="480" w:hanging="480"/>
        <w:rPr>
          <w:rFonts w:ascii="Calibri" w:hAnsi="Calibri" w:cs="Calibri"/>
          <w:noProof/>
          <w:lang w:val="en-US"/>
        </w:rPr>
      </w:pPr>
      <w:r w:rsidRPr="006F713A">
        <w:rPr>
          <w:rFonts w:ascii="Calibri" w:hAnsi="Calibri" w:cs="Calibri"/>
          <w:noProof/>
          <w:lang w:val="en-US"/>
        </w:rPr>
        <w:t xml:space="preserve">Strawn, G. (2014). Masterminds of the Arpanet. </w:t>
      </w:r>
      <w:r w:rsidRPr="006F713A">
        <w:rPr>
          <w:rFonts w:ascii="Calibri" w:hAnsi="Calibri" w:cs="Calibri"/>
          <w:i/>
          <w:iCs/>
          <w:noProof/>
          <w:lang w:val="en-US"/>
        </w:rPr>
        <w:t>IT Professional</w:t>
      </w:r>
      <w:r w:rsidRPr="006F713A">
        <w:rPr>
          <w:rFonts w:ascii="Calibri" w:hAnsi="Calibri" w:cs="Calibri"/>
          <w:noProof/>
          <w:lang w:val="en-US"/>
        </w:rPr>
        <w:t xml:space="preserve">, </w:t>
      </w:r>
      <w:r w:rsidRPr="006F713A">
        <w:rPr>
          <w:rFonts w:ascii="Calibri" w:hAnsi="Calibri" w:cs="Calibri"/>
          <w:i/>
          <w:iCs/>
          <w:noProof/>
          <w:lang w:val="en-US"/>
        </w:rPr>
        <w:t>16</w:t>
      </w:r>
      <w:r w:rsidRPr="006F713A">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48" w:name="_Toc511124570"/>
      <w:r>
        <w:lastRenderedPageBreak/>
        <w:t>7</w:t>
      </w:r>
      <w:r w:rsidR="00C4798E" w:rsidRPr="002A4B1A">
        <w:t xml:space="preserve">. </w:t>
      </w:r>
      <w:r w:rsidR="00C4798E">
        <w:t>Anexos</w:t>
      </w:r>
      <w:bookmarkEnd w:id="148"/>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10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edro Moreira" w:date="2018-04-13T09:41:00Z" w:initials="PM">
    <w:p w14:paraId="5309AC91" w14:textId="43B2CE52" w:rsidR="005B3FA5" w:rsidRDefault="005B3FA5">
      <w:pPr>
        <w:pStyle w:val="Textodecomentrio"/>
      </w:pPr>
      <w:r>
        <w:rPr>
          <w:rStyle w:val="Refdecomentrio"/>
        </w:rPr>
        <w:annotationRef/>
      </w:r>
      <w:r>
        <w:t xml:space="preserve">As referências e anexos não são numerados.  </w:t>
      </w:r>
    </w:p>
  </w:comment>
  <w:comment w:id="1" w:author="Pedro Moreira" w:date="2018-04-13T09:17:00Z" w:initials="PM">
    <w:p w14:paraId="2C4C6D64" w14:textId="7D7BDDA2" w:rsidR="005B3FA5" w:rsidRDefault="005B3FA5">
      <w:pPr>
        <w:pStyle w:val="Textodecomentrio"/>
      </w:pPr>
      <w:r>
        <w:rPr>
          <w:rStyle w:val="Refdecomentrio"/>
        </w:rPr>
        <w:annotationRef/>
      </w:r>
      <w:r>
        <w:t>Colocar proposta de designação em português para ser coerente.</w:t>
      </w:r>
    </w:p>
  </w:comment>
  <w:comment w:id="3" w:author="Pedro Moreira" w:date="2018-04-13T09:18:00Z" w:initials="PM">
    <w:p w14:paraId="13F28677" w14:textId="0CC8CDB6" w:rsidR="005B3FA5" w:rsidRDefault="005B3FA5">
      <w:pPr>
        <w:pStyle w:val="Textodecomentrio"/>
      </w:pPr>
      <w:r>
        <w:rPr>
          <w:rStyle w:val="Refdecomentrio"/>
        </w:rPr>
        <w:annotationRef/>
      </w:r>
      <w:r>
        <w:t>Haverá razão para Comando Nérico estar em português e Numereic control em inglês?</w:t>
      </w:r>
    </w:p>
  </w:comment>
  <w:comment w:id="11" w:author="Pedro Moreira" w:date="2018-04-13T09:30:00Z" w:initials="PM">
    <w:p w14:paraId="71C8727B" w14:textId="6F2E3FCA" w:rsidR="005B3FA5" w:rsidRDefault="005B3FA5">
      <w:pPr>
        <w:pStyle w:val="Textodecomentrio"/>
      </w:pPr>
      <w:r>
        <w:rPr>
          <w:rStyle w:val="Refdecomentrio"/>
        </w:rPr>
        <w:annotationRef/>
      </w:r>
      <w:r>
        <w:t>Referencia para a fonte (não é essencial).</w:t>
      </w:r>
    </w:p>
  </w:comment>
  <w:comment w:id="15" w:author="Pedro Moreira" w:date="2018-04-13T09:33:00Z" w:initials="PM">
    <w:p w14:paraId="44EB2264" w14:textId="394B6E8C" w:rsidR="005B3FA5" w:rsidRDefault="005B3FA5">
      <w:pPr>
        <w:pStyle w:val="Textodecomentrio"/>
      </w:pPr>
      <w:r>
        <w:rPr>
          <w:rStyle w:val="Refdecomentrio"/>
        </w:rPr>
        <w:annotationRef/>
      </w:r>
      <w:r>
        <w:t>Deveriam estar mais detalhados.</w:t>
      </w:r>
    </w:p>
  </w:comment>
  <w:comment w:id="19" w:author="Pedro Moreira" w:date="2018-04-13T09:41:00Z" w:initials="PM">
    <w:p w14:paraId="6A219A1A" w14:textId="7E8BCD40" w:rsidR="005B3FA5" w:rsidRDefault="005B3FA5">
      <w:pPr>
        <w:pStyle w:val="Textodecomentrio"/>
      </w:pPr>
      <w:r>
        <w:rPr>
          <w:rStyle w:val="Refdecomentrio"/>
        </w:rPr>
        <w:annotationRef/>
      </w:r>
      <w:r>
        <w:t>Se calhar esta era uma estrutura antiga.</w:t>
      </w:r>
    </w:p>
    <w:p w14:paraId="06F4A877" w14:textId="13D7A60B" w:rsidR="005B3FA5" w:rsidRDefault="005B3FA5">
      <w:pPr>
        <w:pStyle w:val="Textodecomentrio"/>
      </w:pPr>
      <w:r>
        <w:t>Há que separar o capitulo 4 e 5</w:t>
      </w:r>
    </w:p>
  </w:comment>
  <w:comment w:id="40" w:author="Pedro Moreira" w:date="2018-04-13T10:35:00Z" w:initials="PM">
    <w:p w14:paraId="13E4BE14" w14:textId="77777777" w:rsidR="005B3FA5" w:rsidRDefault="005B3FA5" w:rsidP="00F50940">
      <w:pPr>
        <w:pStyle w:val="Legenda"/>
        <w:jc w:val="center"/>
      </w:pPr>
      <w:r>
        <w:rPr>
          <w:rStyle w:val="Refdecomentrio"/>
        </w:rPr>
        <w:annotationRef/>
      </w:r>
      <w:r>
        <w:t xml:space="preserve">Considerar  a utilização de figura que aparece no documento nacional  Fonte: </w:t>
      </w:r>
      <w:r w:rsidRPr="00C12A70">
        <w:rPr>
          <w:b w:val="0"/>
          <w:noProof/>
        </w:rPr>
        <w:t>https://endeavor.org.br/industria-4-0-oportunidades-de-negocio-de-uma-revolucao-que-esta-em-curso/</w:t>
      </w:r>
    </w:p>
    <w:p w14:paraId="5736B9FB" w14:textId="458DCD36" w:rsidR="005B3FA5" w:rsidRDefault="005B3FA5">
      <w:pPr>
        <w:pStyle w:val="Textodecomentrio"/>
      </w:pPr>
      <w:r>
        <w:t>Página 3</w:t>
      </w:r>
    </w:p>
  </w:comment>
  <w:comment w:id="41" w:author="Pedro Moreira" w:date="2018-04-13T10:37:00Z" w:initials="PM">
    <w:p w14:paraId="6C0678D7" w14:textId="71F5FA36" w:rsidR="005B3FA5" w:rsidRDefault="005B3FA5">
      <w:pPr>
        <w:pStyle w:val="Textodecomentrio"/>
      </w:pPr>
      <w:r>
        <w:rPr>
          <w:rStyle w:val="Refdecomentrio"/>
        </w:rPr>
        <w:annotationRef/>
      </w:r>
      <w:r>
        <w:t>Colocar robot em itálico, pois é um estrangeirismo. A versão adaptada ao português é robô, da qual não gosto particularmente.</w:t>
      </w:r>
    </w:p>
  </w:comment>
  <w:comment w:id="45" w:author="Pedro Moreira" w:date="2018-04-13T10:41:00Z" w:initials="PM">
    <w:p w14:paraId="201D6CFB" w14:textId="2772A224" w:rsidR="005B3FA5" w:rsidRDefault="005B3FA5">
      <w:pPr>
        <w:pStyle w:val="Textodecomentrio"/>
      </w:pPr>
      <w:r>
        <w:rPr>
          <w:rStyle w:val="Refdecomentrio"/>
        </w:rPr>
        <w:annotationRef/>
      </w:r>
      <w:r>
        <w:t>Alguma referencia a suportar esta afirmaçãoo?</w:t>
      </w:r>
    </w:p>
  </w:comment>
  <w:comment w:id="53" w:author="Pedro Moreira" w:date="2018-04-13T11:06:00Z" w:initials="PM">
    <w:p w14:paraId="4B66004E" w14:textId="19BBB059" w:rsidR="005B3FA5" w:rsidRDefault="005B3FA5">
      <w:pPr>
        <w:pStyle w:val="Textodecomentrio"/>
      </w:pPr>
      <w:r>
        <w:rPr>
          <w:rStyle w:val="Refdecomentrio"/>
        </w:rPr>
        <w:annotationRef/>
      </w:r>
      <w:r>
        <w:t>Ver se não existe figura em fonte mais “institucional” com por exemplo w3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09AC91" w15:done="0"/>
  <w15:commentEx w15:paraId="2C4C6D64" w15:done="0"/>
  <w15:commentEx w15:paraId="13F28677" w15:done="0"/>
  <w15:commentEx w15:paraId="71C8727B" w15:done="0"/>
  <w15:commentEx w15:paraId="44EB2264" w15:done="0"/>
  <w15:commentEx w15:paraId="06F4A877" w15:done="0"/>
  <w15:commentEx w15:paraId="5736B9FB" w15:done="0"/>
  <w15:commentEx w15:paraId="6C0678D7" w15:done="0"/>
  <w15:commentEx w15:paraId="201D6CFB" w15:done="0"/>
  <w15:commentEx w15:paraId="4B66004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E820F0" w14:textId="77777777" w:rsidR="00CF3198" w:rsidRDefault="00CF3198" w:rsidP="00AA60D4">
      <w:r>
        <w:separator/>
      </w:r>
    </w:p>
  </w:endnote>
  <w:endnote w:type="continuationSeparator" w:id="0">
    <w:p w14:paraId="07BA0D5C" w14:textId="77777777" w:rsidR="00CF3198" w:rsidRDefault="00CF3198"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B3FA5" w:rsidRDefault="005B3FA5" w:rsidP="00AA60D4">
    <w:pPr>
      <w:pStyle w:val="Rodap"/>
    </w:pPr>
  </w:p>
  <w:p w14:paraId="0905A20C" w14:textId="77777777" w:rsidR="005B3FA5" w:rsidRDefault="005B3FA5"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7AE669B5" w:rsidR="005B3FA5" w:rsidRDefault="005B3FA5">
        <w:pPr>
          <w:pStyle w:val="Rodap"/>
          <w:jc w:val="right"/>
        </w:pPr>
        <w:r>
          <w:fldChar w:fldCharType="begin"/>
        </w:r>
        <w:r>
          <w:instrText xml:space="preserve"> PAGE   \* MERGEFORMAT </w:instrText>
        </w:r>
        <w:r>
          <w:fldChar w:fldCharType="separate"/>
        </w:r>
        <w:r w:rsidR="007F4176">
          <w:rPr>
            <w:noProof/>
          </w:rPr>
          <w:t>i</w:t>
        </w:r>
        <w:r>
          <w:rPr>
            <w:noProof/>
          </w:rPr>
          <w:fldChar w:fldCharType="end"/>
        </w:r>
      </w:p>
    </w:sdtContent>
  </w:sdt>
  <w:p w14:paraId="0905A20F" w14:textId="77777777" w:rsidR="005B3FA5" w:rsidRDefault="005B3FA5"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7BFA2F" w14:textId="77777777" w:rsidR="00CF3198" w:rsidRDefault="00CF3198" w:rsidP="00AA60D4">
      <w:r>
        <w:separator/>
      </w:r>
    </w:p>
  </w:footnote>
  <w:footnote w:type="continuationSeparator" w:id="0">
    <w:p w14:paraId="39FC8038" w14:textId="77777777" w:rsidR="00CF3198" w:rsidRDefault="00CF3198"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B3FA5" w:rsidRDefault="005B3FA5"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o Rodrigues">
    <w15:presenceInfo w15:providerId="AD" w15:userId="S-1-5-21-3345397934-2268187050-1399291651-3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684"/>
    <w:rsid w:val="00000D8B"/>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0F1F"/>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1DAE"/>
    <w:rsid w:val="00052E79"/>
    <w:rsid w:val="00053306"/>
    <w:rsid w:val="000558F0"/>
    <w:rsid w:val="00056543"/>
    <w:rsid w:val="000638C7"/>
    <w:rsid w:val="00063DB3"/>
    <w:rsid w:val="000649FA"/>
    <w:rsid w:val="00064B63"/>
    <w:rsid w:val="00065DFE"/>
    <w:rsid w:val="00065F0A"/>
    <w:rsid w:val="0006640D"/>
    <w:rsid w:val="00070034"/>
    <w:rsid w:val="00070D10"/>
    <w:rsid w:val="000723E7"/>
    <w:rsid w:val="000748B5"/>
    <w:rsid w:val="00076971"/>
    <w:rsid w:val="000777A9"/>
    <w:rsid w:val="000813D2"/>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C2D"/>
    <w:rsid w:val="000C6E96"/>
    <w:rsid w:val="000C79D9"/>
    <w:rsid w:val="000D02B1"/>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5F8F"/>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72B5"/>
    <w:rsid w:val="001678F5"/>
    <w:rsid w:val="00167C53"/>
    <w:rsid w:val="00167E13"/>
    <w:rsid w:val="00170EBF"/>
    <w:rsid w:val="00171ADF"/>
    <w:rsid w:val="00171FE3"/>
    <w:rsid w:val="001723D5"/>
    <w:rsid w:val="00172CC4"/>
    <w:rsid w:val="00173B00"/>
    <w:rsid w:val="001744F4"/>
    <w:rsid w:val="00174565"/>
    <w:rsid w:val="00174586"/>
    <w:rsid w:val="00175665"/>
    <w:rsid w:val="00176849"/>
    <w:rsid w:val="00176FCB"/>
    <w:rsid w:val="00180002"/>
    <w:rsid w:val="001818A8"/>
    <w:rsid w:val="00183692"/>
    <w:rsid w:val="00183FDB"/>
    <w:rsid w:val="0018519A"/>
    <w:rsid w:val="001869F6"/>
    <w:rsid w:val="001922C0"/>
    <w:rsid w:val="00193634"/>
    <w:rsid w:val="00194584"/>
    <w:rsid w:val="00195811"/>
    <w:rsid w:val="00197626"/>
    <w:rsid w:val="00197635"/>
    <w:rsid w:val="001A2D9A"/>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0BBB"/>
    <w:rsid w:val="001E11D7"/>
    <w:rsid w:val="001E1886"/>
    <w:rsid w:val="001E3953"/>
    <w:rsid w:val="001E40D6"/>
    <w:rsid w:val="001E422B"/>
    <w:rsid w:val="001E443D"/>
    <w:rsid w:val="001E65DF"/>
    <w:rsid w:val="001E6F9F"/>
    <w:rsid w:val="001E7288"/>
    <w:rsid w:val="001F000C"/>
    <w:rsid w:val="001F1E4D"/>
    <w:rsid w:val="001F59BA"/>
    <w:rsid w:val="001F620B"/>
    <w:rsid w:val="001F6D90"/>
    <w:rsid w:val="001F6FAC"/>
    <w:rsid w:val="001F6FD0"/>
    <w:rsid w:val="001F742D"/>
    <w:rsid w:val="001F7661"/>
    <w:rsid w:val="001F7E4D"/>
    <w:rsid w:val="002001CB"/>
    <w:rsid w:val="00201903"/>
    <w:rsid w:val="00202433"/>
    <w:rsid w:val="00202720"/>
    <w:rsid w:val="00203DDB"/>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F80"/>
    <w:rsid w:val="0025361F"/>
    <w:rsid w:val="00254247"/>
    <w:rsid w:val="002576C3"/>
    <w:rsid w:val="00257AC5"/>
    <w:rsid w:val="00260277"/>
    <w:rsid w:val="00261292"/>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1A33"/>
    <w:rsid w:val="002F2985"/>
    <w:rsid w:val="002F35A1"/>
    <w:rsid w:val="002F3611"/>
    <w:rsid w:val="002F3AB4"/>
    <w:rsid w:val="002F4A2D"/>
    <w:rsid w:val="002F5FFC"/>
    <w:rsid w:val="002F6F57"/>
    <w:rsid w:val="002F7EEE"/>
    <w:rsid w:val="0030152A"/>
    <w:rsid w:val="00301B97"/>
    <w:rsid w:val="00302B9E"/>
    <w:rsid w:val="00303E8E"/>
    <w:rsid w:val="0030525B"/>
    <w:rsid w:val="00306659"/>
    <w:rsid w:val="00306EF8"/>
    <w:rsid w:val="00307603"/>
    <w:rsid w:val="003077F5"/>
    <w:rsid w:val="00307B2D"/>
    <w:rsid w:val="00307E23"/>
    <w:rsid w:val="00310B4C"/>
    <w:rsid w:val="003140FC"/>
    <w:rsid w:val="00315077"/>
    <w:rsid w:val="00315AE0"/>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C67"/>
    <w:rsid w:val="00362A7D"/>
    <w:rsid w:val="00362B48"/>
    <w:rsid w:val="00363294"/>
    <w:rsid w:val="00367264"/>
    <w:rsid w:val="00372970"/>
    <w:rsid w:val="00374580"/>
    <w:rsid w:val="00377CDC"/>
    <w:rsid w:val="00381062"/>
    <w:rsid w:val="00382046"/>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6AF5"/>
    <w:rsid w:val="00407B88"/>
    <w:rsid w:val="00410105"/>
    <w:rsid w:val="004124B2"/>
    <w:rsid w:val="0041311C"/>
    <w:rsid w:val="00413536"/>
    <w:rsid w:val="00414C82"/>
    <w:rsid w:val="00415893"/>
    <w:rsid w:val="00417DC9"/>
    <w:rsid w:val="00420A3B"/>
    <w:rsid w:val="00421A7B"/>
    <w:rsid w:val="004236CF"/>
    <w:rsid w:val="0042439B"/>
    <w:rsid w:val="00424AF4"/>
    <w:rsid w:val="004250AA"/>
    <w:rsid w:val="00431029"/>
    <w:rsid w:val="00431364"/>
    <w:rsid w:val="00431CC3"/>
    <w:rsid w:val="0043296B"/>
    <w:rsid w:val="00433E0B"/>
    <w:rsid w:val="0043445D"/>
    <w:rsid w:val="004349C2"/>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533A4"/>
    <w:rsid w:val="004535EF"/>
    <w:rsid w:val="00453B73"/>
    <w:rsid w:val="00454679"/>
    <w:rsid w:val="0045495C"/>
    <w:rsid w:val="004562BC"/>
    <w:rsid w:val="0045745B"/>
    <w:rsid w:val="004616E6"/>
    <w:rsid w:val="00461D1A"/>
    <w:rsid w:val="0046232A"/>
    <w:rsid w:val="00463B55"/>
    <w:rsid w:val="00464445"/>
    <w:rsid w:val="004664ED"/>
    <w:rsid w:val="00466FB1"/>
    <w:rsid w:val="00470D97"/>
    <w:rsid w:val="00471110"/>
    <w:rsid w:val="0047153B"/>
    <w:rsid w:val="0047209D"/>
    <w:rsid w:val="00473B0D"/>
    <w:rsid w:val="00473F7C"/>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050F"/>
    <w:rsid w:val="004B181C"/>
    <w:rsid w:val="004B3084"/>
    <w:rsid w:val="004C0BCA"/>
    <w:rsid w:val="004C30F9"/>
    <w:rsid w:val="004C35FB"/>
    <w:rsid w:val="004C40DA"/>
    <w:rsid w:val="004C46AB"/>
    <w:rsid w:val="004C5A94"/>
    <w:rsid w:val="004C6DEC"/>
    <w:rsid w:val="004C76D2"/>
    <w:rsid w:val="004D00FA"/>
    <w:rsid w:val="004D14E2"/>
    <w:rsid w:val="004D1B01"/>
    <w:rsid w:val="004D5149"/>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2949"/>
    <w:rsid w:val="00552BBD"/>
    <w:rsid w:val="00553446"/>
    <w:rsid w:val="00556AFA"/>
    <w:rsid w:val="00560A6F"/>
    <w:rsid w:val="005646A7"/>
    <w:rsid w:val="00565D48"/>
    <w:rsid w:val="0056636D"/>
    <w:rsid w:val="00567019"/>
    <w:rsid w:val="00567B67"/>
    <w:rsid w:val="00571974"/>
    <w:rsid w:val="00572CA1"/>
    <w:rsid w:val="00573684"/>
    <w:rsid w:val="00573EE1"/>
    <w:rsid w:val="00576A4F"/>
    <w:rsid w:val="00576CDC"/>
    <w:rsid w:val="00577699"/>
    <w:rsid w:val="00580C63"/>
    <w:rsid w:val="005812CF"/>
    <w:rsid w:val="00581783"/>
    <w:rsid w:val="00581E79"/>
    <w:rsid w:val="005833E9"/>
    <w:rsid w:val="005842ED"/>
    <w:rsid w:val="00585299"/>
    <w:rsid w:val="005854DE"/>
    <w:rsid w:val="00587DFA"/>
    <w:rsid w:val="00590541"/>
    <w:rsid w:val="00590805"/>
    <w:rsid w:val="00590A9B"/>
    <w:rsid w:val="00590D93"/>
    <w:rsid w:val="0059123A"/>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278B"/>
    <w:rsid w:val="005B3FA5"/>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606F"/>
    <w:rsid w:val="005D6275"/>
    <w:rsid w:val="005E07D8"/>
    <w:rsid w:val="005E1405"/>
    <w:rsid w:val="005E237A"/>
    <w:rsid w:val="005E3E73"/>
    <w:rsid w:val="005E6839"/>
    <w:rsid w:val="005E73D1"/>
    <w:rsid w:val="005E7E23"/>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F49"/>
    <w:rsid w:val="00615651"/>
    <w:rsid w:val="006160F2"/>
    <w:rsid w:val="00616301"/>
    <w:rsid w:val="0061678A"/>
    <w:rsid w:val="00616EF0"/>
    <w:rsid w:val="00617E8B"/>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8B8"/>
    <w:rsid w:val="006508F4"/>
    <w:rsid w:val="00650C66"/>
    <w:rsid w:val="00651A6C"/>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B4"/>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7DF"/>
    <w:rsid w:val="00682B6F"/>
    <w:rsid w:val="006836A1"/>
    <w:rsid w:val="00683FB3"/>
    <w:rsid w:val="00686B7D"/>
    <w:rsid w:val="006903E8"/>
    <w:rsid w:val="00691186"/>
    <w:rsid w:val="00691553"/>
    <w:rsid w:val="00691F97"/>
    <w:rsid w:val="00693648"/>
    <w:rsid w:val="0069380C"/>
    <w:rsid w:val="00693D24"/>
    <w:rsid w:val="00694055"/>
    <w:rsid w:val="006A176C"/>
    <w:rsid w:val="006A17FC"/>
    <w:rsid w:val="006B13FF"/>
    <w:rsid w:val="006B6A50"/>
    <w:rsid w:val="006C02E6"/>
    <w:rsid w:val="006C18F7"/>
    <w:rsid w:val="006C2CA6"/>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9EE"/>
    <w:rsid w:val="00720BF2"/>
    <w:rsid w:val="007214BE"/>
    <w:rsid w:val="00722BE4"/>
    <w:rsid w:val="00722EE6"/>
    <w:rsid w:val="0072320F"/>
    <w:rsid w:val="00725294"/>
    <w:rsid w:val="00725EC2"/>
    <w:rsid w:val="007266E5"/>
    <w:rsid w:val="00726B64"/>
    <w:rsid w:val="007276B4"/>
    <w:rsid w:val="007317B8"/>
    <w:rsid w:val="007321DB"/>
    <w:rsid w:val="007322AC"/>
    <w:rsid w:val="007328A0"/>
    <w:rsid w:val="00733C05"/>
    <w:rsid w:val="00733C9A"/>
    <w:rsid w:val="00735659"/>
    <w:rsid w:val="00737CA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CC9"/>
    <w:rsid w:val="00774D62"/>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8D0"/>
    <w:rsid w:val="007A5A25"/>
    <w:rsid w:val="007A5D49"/>
    <w:rsid w:val="007A5DC2"/>
    <w:rsid w:val="007A6A8E"/>
    <w:rsid w:val="007B3B22"/>
    <w:rsid w:val="007B5DA1"/>
    <w:rsid w:val="007B66EB"/>
    <w:rsid w:val="007C051B"/>
    <w:rsid w:val="007C0813"/>
    <w:rsid w:val="007C27EA"/>
    <w:rsid w:val="007C5D08"/>
    <w:rsid w:val="007C6C5B"/>
    <w:rsid w:val="007C79BA"/>
    <w:rsid w:val="007C7C8E"/>
    <w:rsid w:val="007D0A45"/>
    <w:rsid w:val="007D1F7F"/>
    <w:rsid w:val="007D1FE6"/>
    <w:rsid w:val="007D2B0F"/>
    <w:rsid w:val="007D2FA8"/>
    <w:rsid w:val="007D40E2"/>
    <w:rsid w:val="007D4E27"/>
    <w:rsid w:val="007D519D"/>
    <w:rsid w:val="007D5DAD"/>
    <w:rsid w:val="007D66CA"/>
    <w:rsid w:val="007E0ED3"/>
    <w:rsid w:val="007E1D4A"/>
    <w:rsid w:val="007E1F03"/>
    <w:rsid w:val="007E2A22"/>
    <w:rsid w:val="007E2E0D"/>
    <w:rsid w:val="007E34F3"/>
    <w:rsid w:val="007E35E2"/>
    <w:rsid w:val="007E3A5E"/>
    <w:rsid w:val="007E5750"/>
    <w:rsid w:val="007E5E98"/>
    <w:rsid w:val="007E6460"/>
    <w:rsid w:val="007F0685"/>
    <w:rsid w:val="007F1412"/>
    <w:rsid w:val="007F2120"/>
    <w:rsid w:val="007F2A06"/>
    <w:rsid w:val="007F38BA"/>
    <w:rsid w:val="007F4176"/>
    <w:rsid w:val="007F4597"/>
    <w:rsid w:val="007F4601"/>
    <w:rsid w:val="007F594F"/>
    <w:rsid w:val="007F5ED0"/>
    <w:rsid w:val="007F5F7D"/>
    <w:rsid w:val="007F77AF"/>
    <w:rsid w:val="0080171D"/>
    <w:rsid w:val="00801931"/>
    <w:rsid w:val="00802753"/>
    <w:rsid w:val="008037FF"/>
    <w:rsid w:val="00804510"/>
    <w:rsid w:val="00804701"/>
    <w:rsid w:val="008062B8"/>
    <w:rsid w:val="00812814"/>
    <w:rsid w:val="00812D32"/>
    <w:rsid w:val="0081361A"/>
    <w:rsid w:val="0081428B"/>
    <w:rsid w:val="00814947"/>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4F03"/>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45D7F"/>
    <w:rsid w:val="00946D12"/>
    <w:rsid w:val="00950659"/>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BB3"/>
    <w:rsid w:val="009667DD"/>
    <w:rsid w:val="00967FC1"/>
    <w:rsid w:val="00971AD4"/>
    <w:rsid w:val="00973117"/>
    <w:rsid w:val="0097317C"/>
    <w:rsid w:val="00974AFF"/>
    <w:rsid w:val="00975C5C"/>
    <w:rsid w:val="009800FF"/>
    <w:rsid w:val="00980943"/>
    <w:rsid w:val="00980D84"/>
    <w:rsid w:val="00980FA4"/>
    <w:rsid w:val="00982D1C"/>
    <w:rsid w:val="009830B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17B1"/>
    <w:rsid w:val="009B32F1"/>
    <w:rsid w:val="009B3D05"/>
    <w:rsid w:val="009B3E4F"/>
    <w:rsid w:val="009B54FD"/>
    <w:rsid w:val="009B5F21"/>
    <w:rsid w:val="009B6F2D"/>
    <w:rsid w:val="009B7499"/>
    <w:rsid w:val="009B7930"/>
    <w:rsid w:val="009C086E"/>
    <w:rsid w:val="009C18F7"/>
    <w:rsid w:val="009C1A2A"/>
    <w:rsid w:val="009C201E"/>
    <w:rsid w:val="009C24B1"/>
    <w:rsid w:val="009C2881"/>
    <w:rsid w:val="009C4E64"/>
    <w:rsid w:val="009C5177"/>
    <w:rsid w:val="009C592B"/>
    <w:rsid w:val="009C6260"/>
    <w:rsid w:val="009C62B1"/>
    <w:rsid w:val="009C6DE6"/>
    <w:rsid w:val="009D0BBD"/>
    <w:rsid w:val="009D0DF1"/>
    <w:rsid w:val="009D2629"/>
    <w:rsid w:val="009D2CC9"/>
    <w:rsid w:val="009D49EC"/>
    <w:rsid w:val="009D5911"/>
    <w:rsid w:val="009D626A"/>
    <w:rsid w:val="009D6FD0"/>
    <w:rsid w:val="009E0E68"/>
    <w:rsid w:val="009E1CE8"/>
    <w:rsid w:val="009E529E"/>
    <w:rsid w:val="009F0F85"/>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6E2"/>
    <w:rsid w:val="00A42BC3"/>
    <w:rsid w:val="00A43873"/>
    <w:rsid w:val="00A44F11"/>
    <w:rsid w:val="00A450C1"/>
    <w:rsid w:val="00A45440"/>
    <w:rsid w:val="00A45D3B"/>
    <w:rsid w:val="00A50E4B"/>
    <w:rsid w:val="00A53583"/>
    <w:rsid w:val="00A54AD0"/>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3C2D"/>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4CB"/>
    <w:rsid w:val="00B17835"/>
    <w:rsid w:val="00B17D68"/>
    <w:rsid w:val="00B22E6B"/>
    <w:rsid w:val="00B23861"/>
    <w:rsid w:val="00B251F7"/>
    <w:rsid w:val="00B25693"/>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7A78"/>
    <w:rsid w:val="00B7006F"/>
    <w:rsid w:val="00B70FAB"/>
    <w:rsid w:val="00B74C65"/>
    <w:rsid w:val="00B7526F"/>
    <w:rsid w:val="00B7616E"/>
    <w:rsid w:val="00B7621A"/>
    <w:rsid w:val="00B766B7"/>
    <w:rsid w:val="00B77B16"/>
    <w:rsid w:val="00B80016"/>
    <w:rsid w:val="00B8083E"/>
    <w:rsid w:val="00B82F2A"/>
    <w:rsid w:val="00B83673"/>
    <w:rsid w:val="00B83AF5"/>
    <w:rsid w:val="00B85B96"/>
    <w:rsid w:val="00B86A6B"/>
    <w:rsid w:val="00B925C3"/>
    <w:rsid w:val="00B92E17"/>
    <w:rsid w:val="00BA26C3"/>
    <w:rsid w:val="00BA35EF"/>
    <w:rsid w:val="00BA3839"/>
    <w:rsid w:val="00BA62EC"/>
    <w:rsid w:val="00BB012C"/>
    <w:rsid w:val="00BB0B36"/>
    <w:rsid w:val="00BB11DA"/>
    <w:rsid w:val="00BB1435"/>
    <w:rsid w:val="00BB2505"/>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44E9"/>
    <w:rsid w:val="00BF530A"/>
    <w:rsid w:val="00BF643D"/>
    <w:rsid w:val="00BF6624"/>
    <w:rsid w:val="00BF7315"/>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8A0"/>
    <w:rsid w:val="00C11A18"/>
    <w:rsid w:val="00C12A70"/>
    <w:rsid w:val="00C12DC4"/>
    <w:rsid w:val="00C13408"/>
    <w:rsid w:val="00C13F65"/>
    <w:rsid w:val="00C153C2"/>
    <w:rsid w:val="00C15C26"/>
    <w:rsid w:val="00C17573"/>
    <w:rsid w:val="00C22018"/>
    <w:rsid w:val="00C23507"/>
    <w:rsid w:val="00C23C62"/>
    <w:rsid w:val="00C2421E"/>
    <w:rsid w:val="00C26133"/>
    <w:rsid w:val="00C26DDF"/>
    <w:rsid w:val="00C27B07"/>
    <w:rsid w:val="00C3125E"/>
    <w:rsid w:val="00C33135"/>
    <w:rsid w:val="00C345A0"/>
    <w:rsid w:val="00C35E69"/>
    <w:rsid w:val="00C4003E"/>
    <w:rsid w:val="00C41C24"/>
    <w:rsid w:val="00C41C25"/>
    <w:rsid w:val="00C429A7"/>
    <w:rsid w:val="00C43A27"/>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4426"/>
    <w:rsid w:val="00C96E10"/>
    <w:rsid w:val="00C97318"/>
    <w:rsid w:val="00CA0B75"/>
    <w:rsid w:val="00CA13EE"/>
    <w:rsid w:val="00CA336D"/>
    <w:rsid w:val="00CA631E"/>
    <w:rsid w:val="00CA6380"/>
    <w:rsid w:val="00CA6A3D"/>
    <w:rsid w:val="00CA7C38"/>
    <w:rsid w:val="00CB0E2C"/>
    <w:rsid w:val="00CB28CC"/>
    <w:rsid w:val="00CB3180"/>
    <w:rsid w:val="00CB3E19"/>
    <w:rsid w:val="00CB49A1"/>
    <w:rsid w:val="00CB534B"/>
    <w:rsid w:val="00CB61FB"/>
    <w:rsid w:val="00CB65B6"/>
    <w:rsid w:val="00CC0504"/>
    <w:rsid w:val="00CC07E8"/>
    <w:rsid w:val="00CC4727"/>
    <w:rsid w:val="00CC4C84"/>
    <w:rsid w:val="00CC5139"/>
    <w:rsid w:val="00CC6926"/>
    <w:rsid w:val="00CC7E4A"/>
    <w:rsid w:val="00CD1505"/>
    <w:rsid w:val="00CD1F8F"/>
    <w:rsid w:val="00CD402D"/>
    <w:rsid w:val="00CD455C"/>
    <w:rsid w:val="00CD4AB4"/>
    <w:rsid w:val="00CD4FF6"/>
    <w:rsid w:val="00CD5D39"/>
    <w:rsid w:val="00CD5DF0"/>
    <w:rsid w:val="00CE013B"/>
    <w:rsid w:val="00CE236C"/>
    <w:rsid w:val="00CE29EF"/>
    <w:rsid w:val="00CE2AF0"/>
    <w:rsid w:val="00CE2DCE"/>
    <w:rsid w:val="00CE5998"/>
    <w:rsid w:val="00CF1A35"/>
    <w:rsid w:val="00CF2AC0"/>
    <w:rsid w:val="00CF2E04"/>
    <w:rsid w:val="00CF3198"/>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972"/>
    <w:rsid w:val="00D20C56"/>
    <w:rsid w:val="00D22C86"/>
    <w:rsid w:val="00D25806"/>
    <w:rsid w:val="00D262D3"/>
    <w:rsid w:val="00D26BC9"/>
    <w:rsid w:val="00D30ACB"/>
    <w:rsid w:val="00D3392E"/>
    <w:rsid w:val="00D3718C"/>
    <w:rsid w:val="00D37FB2"/>
    <w:rsid w:val="00D40287"/>
    <w:rsid w:val="00D403E1"/>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501"/>
    <w:rsid w:val="00DB7A80"/>
    <w:rsid w:val="00DC2A7D"/>
    <w:rsid w:val="00DC319C"/>
    <w:rsid w:val="00DC35BF"/>
    <w:rsid w:val="00DC6BDC"/>
    <w:rsid w:val="00DC7D3D"/>
    <w:rsid w:val="00DD35C3"/>
    <w:rsid w:val="00DD4DE5"/>
    <w:rsid w:val="00DD58C5"/>
    <w:rsid w:val="00DD5B02"/>
    <w:rsid w:val="00DD6646"/>
    <w:rsid w:val="00DD665A"/>
    <w:rsid w:val="00DD7A4A"/>
    <w:rsid w:val="00DE1431"/>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762"/>
    <w:rsid w:val="00E41DBF"/>
    <w:rsid w:val="00E42088"/>
    <w:rsid w:val="00E4281E"/>
    <w:rsid w:val="00E4455D"/>
    <w:rsid w:val="00E449B7"/>
    <w:rsid w:val="00E45057"/>
    <w:rsid w:val="00E45582"/>
    <w:rsid w:val="00E45718"/>
    <w:rsid w:val="00E467CD"/>
    <w:rsid w:val="00E46E24"/>
    <w:rsid w:val="00E5045F"/>
    <w:rsid w:val="00E50707"/>
    <w:rsid w:val="00E507F0"/>
    <w:rsid w:val="00E5092A"/>
    <w:rsid w:val="00E50B65"/>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1658"/>
    <w:rsid w:val="00E724D7"/>
    <w:rsid w:val="00E7384A"/>
    <w:rsid w:val="00E7424D"/>
    <w:rsid w:val="00E74F45"/>
    <w:rsid w:val="00E758CD"/>
    <w:rsid w:val="00E764E3"/>
    <w:rsid w:val="00E76F76"/>
    <w:rsid w:val="00E77129"/>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342E"/>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1F20"/>
    <w:rsid w:val="00F122E7"/>
    <w:rsid w:val="00F12687"/>
    <w:rsid w:val="00F12CA1"/>
    <w:rsid w:val="00F13DAB"/>
    <w:rsid w:val="00F158F1"/>
    <w:rsid w:val="00F16498"/>
    <w:rsid w:val="00F176B1"/>
    <w:rsid w:val="00F21E2B"/>
    <w:rsid w:val="00F264F1"/>
    <w:rsid w:val="00F26ADE"/>
    <w:rsid w:val="00F26B2A"/>
    <w:rsid w:val="00F3559D"/>
    <w:rsid w:val="00F356F2"/>
    <w:rsid w:val="00F37BCD"/>
    <w:rsid w:val="00F40D33"/>
    <w:rsid w:val="00F41B2A"/>
    <w:rsid w:val="00F43948"/>
    <w:rsid w:val="00F44C12"/>
    <w:rsid w:val="00F44D58"/>
    <w:rsid w:val="00F4715D"/>
    <w:rsid w:val="00F47953"/>
    <w:rsid w:val="00F50940"/>
    <w:rsid w:val="00F51AF4"/>
    <w:rsid w:val="00F5389E"/>
    <w:rsid w:val="00F538AC"/>
    <w:rsid w:val="00F56792"/>
    <w:rsid w:val="00F57D09"/>
    <w:rsid w:val="00F61373"/>
    <w:rsid w:val="00F6158D"/>
    <w:rsid w:val="00F617BB"/>
    <w:rsid w:val="00F638D9"/>
    <w:rsid w:val="00F649B6"/>
    <w:rsid w:val="00F6615F"/>
    <w:rsid w:val="00F66D72"/>
    <w:rsid w:val="00F67462"/>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250"/>
    <w:rsid w:val="00FC7D13"/>
    <w:rsid w:val="00FD1F9E"/>
    <w:rsid w:val="00FD2005"/>
    <w:rsid w:val="00FD5E76"/>
    <w:rsid w:val="00FD7C85"/>
    <w:rsid w:val="00FE195C"/>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5A0F7"/>
  <w15:docId w15:val="{A5EA3085-0DA0-4111-817D-A1ABF0010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hyperlink" Target="https://codepen.io/" TargetMode="External"/><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hyperlink" Target="https://www.beckhoff.com/english.asp?twincat/twincat-3.htm" TargetMode="External"/><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markforged.com"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1.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jpeg"/><Relationship Id="rId19" Type="http://schemas.openxmlformats.org/officeDocument/2006/relationships/image" Target="media/image7.jp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proto.io/" TargetMode="External"/><Relationship Id="rId69" Type="http://schemas.openxmlformats.org/officeDocument/2006/relationships/image" Target="media/image53.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4.gif"/><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jpe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PNG"/><Relationship Id="rId103" Type="http://schemas.openxmlformats.org/officeDocument/2006/relationships/image" Target="media/image85.PNG"/><Relationship Id="rId20" Type="http://schemas.openxmlformats.org/officeDocument/2006/relationships/image" Target="media/image8.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hyperlink" Target="https://www.beckhoff.com/" TargetMode="External"/><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6"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hyperlink" Target="https://moqups.com/" TargetMode="External"/><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6.jp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9.jpeg"/><Relationship Id="rId104" Type="http://schemas.openxmlformats.org/officeDocument/2006/relationships/image" Target="media/image8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155037-549F-4561-882B-C3F19C0E4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22</Pages>
  <Words>35981</Words>
  <Characters>194302</Characters>
  <Application>Microsoft Office Word</Application>
  <DocSecurity>0</DocSecurity>
  <Lines>1619</Lines>
  <Paragraphs>4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7</cp:revision>
  <cp:lastPrinted>2017-07-19T16:16:00Z</cp:lastPrinted>
  <dcterms:created xsi:type="dcterms:W3CDTF">2018-04-13T10:30:00Z</dcterms:created>
  <dcterms:modified xsi:type="dcterms:W3CDTF">2018-04-1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